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rFonts w:asciiTheme="majorHAnsi" w:hAnsiTheme="majorHAnsi" w:cstheme="majorHAnsi"/>
          <w:noProof/>
        </w:rPr>
      </w:sdtEndPr>
      <w:sdtContent>
        <w:p w14:paraId="43B6521F" w14:textId="77777777" w:rsidR="000C6216" w:rsidRDefault="00943774">
          <w:pPr>
            <w:pStyle w:val="11"/>
            <w:tabs>
              <w:tab w:val="right" w:leader="dot" w:pos="9350"/>
            </w:tabs>
            <w:rPr>
              <w:rFonts w:eastAsiaTheme="minorEastAsia" w:cstheme="minorBidi"/>
              <w:b w:val="0"/>
              <w:bCs w:val="0"/>
              <w:i w:val="0"/>
              <w:iCs w:val="0"/>
              <w:noProof/>
              <w:kern w:val="2"/>
              <w:szCs w:val="22"/>
              <w:lang w:val="en-US" w:eastAsia="zh-TW"/>
            </w:rPr>
          </w:pPr>
          <w:r w:rsidRPr="00512DA3">
            <w:rPr>
              <w:rFonts w:asciiTheme="majorHAnsi" w:hAnsiTheme="majorHAnsi" w:cstheme="majorHAnsi"/>
              <w:b w:val="0"/>
              <w:sz w:val="48"/>
              <w:szCs w:val="48"/>
            </w:rPr>
            <w:fldChar w:fldCharType="begin"/>
          </w:r>
          <w:r w:rsidRPr="00512DA3">
            <w:rPr>
              <w:rFonts w:asciiTheme="majorHAnsi" w:hAnsiTheme="majorHAnsi" w:cstheme="majorHAnsi"/>
              <w:b w:val="0"/>
              <w:sz w:val="48"/>
              <w:szCs w:val="48"/>
            </w:rPr>
            <w:instrText xml:space="preserve"> TOC \o "1-3" \h \z \u </w:instrText>
          </w:r>
          <w:r w:rsidRPr="00512DA3">
            <w:rPr>
              <w:rFonts w:asciiTheme="majorHAnsi" w:hAnsiTheme="majorHAnsi" w:cstheme="majorHAnsi"/>
              <w:b w:val="0"/>
              <w:sz w:val="48"/>
              <w:szCs w:val="48"/>
            </w:rPr>
            <w:fldChar w:fldCharType="separate"/>
          </w:r>
          <w:hyperlink w:anchor="_Toc129367590" w:history="1">
            <w:r w:rsidR="000C6216" w:rsidRPr="00F0680C">
              <w:rPr>
                <w:rStyle w:val="aa"/>
                <w:rFonts w:ascii="Calibri" w:eastAsia="Calibri" w:hAnsi="Calibri" w:cs="Calibri"/>
                <w:noProof/>
              </w:rPr>
              <w:t>Abstract</w:t>
            </w:r>
            <w:r w:rsidR="000C6216">
              <w:rPr>
                <w:noProof/>
                <w:webHidden/>
              </w:rPr>
              <w:tab/>
            </w:r>
            <w:r w:rsidR="000C6216">
              <w:rPr>
                <w:noProof/>
                <w:webHidden/>
              </w:rPr>
              <w:fldChar w:fldCharType="begin"/>
            </w:r>
            <w:r w:rsidR="000C6216">
              <w:rPr>
                <w:noProof/>
                <w:webHidden/>
              </w:rPr>
              <w:instrText xml:space="preserve"> PAGEREF _Toc129367590 \h </w:instrText>
            </w:r>
            <w:r w:rsidR="000C6216">
              <w:rPr>
                <w:noProof/>
                <w:webHidden/>
              </w:rPr>
            </w:r>
            <w:r w:rsidR="000C6216">
              <w:rPr>
                <w:noProof/>
                <w:webHidden/>
              </w:rPr>
              <w:fldChar w:fldCharType="separate"/>
            </w:r>
            <w:r w:rsidR="000C6216">
              <w:rPr>
                <w:noProof/>
                <w:webHidden/>
              </w:rPr>
              <w:t>1</w:t>
            </w:r>
            <w:r w:rsidR="000C6216">
              <w:rPr>
                <w:noProof/>
                <w:webHidden/>
              </w:rPr>
              <w:fldChar w:fldCharType="end"/>
            </w:r>
          </w:hyperlink>
        </w:p>
        <w:p w14:paraId="44793AA4"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591" w:history="1">
            <w:r w:rsidR="000C6216" w:rsidRPr="00F0680C">
              <w:rPr>
                <w:rStyle w:val="aa"/>
                <w:rFonts w:ascii="Calibri" w:eastAsia="Calibri" w:hAnsi="Calibri" w:cs="Calibri"/>
                <w:noProof/>
              </w:rPr>
              <w:t>Introduction</w:t>
            </w:r>
            <w:r w:rsidR="000C6216">
              <w:rPr>
                <w:noProof/>
                <w:webHidden/>
              </w:rPr>
              <w:tab/>
            </w:r>
            <w:r w:rsidR="000C6216">
              <w:rPr>
                <w:noProof/>
                <w:webHidden/>
              </w:rPr>
              <w:fldChar w:fldCharType="begin"/>
            </w:r>
            <w:r w:rsidR="000C6216">
              <w:rPr>
                <w:noProof/>
                <w:webHidden/>
              </w:rPr>
              <w:instrText xml:space="preserve"> PAGEREF _Toc129367591 \h </w:instrText>
            </w:r>
            <w:r w:rsidR="000C6216">
              <w:rPr>
                <w:noProof/>
                <w:webHidden/>
              </w:rPr>
            </w:r>
            <w:r w:rsidR="000C6216">
              <w:rPr>
                <w:noProof/>
                <w:webHidden/>
              </w:rPr>
              <w:fldChar w:fldCharType="separate"/>
            </w:r>
            <w:r w:rsidR="000C6216">
              <w:rPr>
                <w:noProof/>
                <w:webHidden/>
              </w:rPr>
              <w:t>2</w:t>
            </w:r>
            <w:r w:rsidR="000C6216">
              <w:rPr>
                <w:noProof/>
                <w:webHidden/>
              </w:rPr>
              <w:fldChar w:fldCharType="end"/>
            </w:r>
          </w:hyperlink>
        </w:p>
        <w:p w14:paraId="79CB7513"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592" w:history="1">
            <w:r w:rsidR="000C6216" w:rsidRPr="00F0680C">
              <w:rPr>
                <w:rStyle w:val="aa"/>
                <w:rFonts w:ascii="Calibri" w:eastAsia="Calibri" w:hAnsi="Calibri" w:cs="Calibri"/>
                <w:noProof/>
              </w:rPr>
              <w:t>Methods</w:t>
            </w:r>
            <w:r w:rsidR="000C6216">
              <w:rPr>
                <w:noProof/>
                <w:webHidden/>
              </w:rPr>
              <w:tab/>
            </w:r>
            <w:r w:rsidR="000C6216">
              <w:rPr>
                <w:noProof/>
                <w:webHidden/>
              </w:rPr>
              <w:fldChar w:fldCharType="begin"/>
            </w:r>
            <w:r w:rsidR="000C6216">
              <w:rPr>
                <w:noProof/>
                <w:webHidden/>
              </w:rPr>
              <w:instrText xml:space="preserve"> PAGEREF _Toc129367592 \h </w:instrText>
            </w:r>
            <w:r w:rsidR="000C6216">
              <w:rPr>
                <w:noProof/>
                <w:webHidden/>
              </w:rPr>
            </w:r>
            <w:r w:rsidR="000C6216">
              <w:rPr>
                <w:noProof/>
                <w:webHidden/>
              </w:rPr>
              <w:fldChar w:fldCharType="separate"/>
            </w:r>
            <w:r w:rsidR="000C6216">
              <w:rPr>
                <w:noProof/>
                <w:webHidden/>
              </w:rPr>
              <w:t>3</w:t>
            </w:r>
            <w:r w:rsidR="000C6216">
              <w:rPr>
                <w:noProof/>
                <w:webHidden/>
              </w:rPr>
              <w:fldChar w:fldCharType="end"/>
            </w:r>
          </w:hyperlink>
        </w:p>
        <w:p w14:paraId="0D574F65" w14:textId="77777777" w:rsidR="000C6216" w:rsidRDefault="00C43C6B">
          <w:pPr>
            <w:pStyle w:val="20"/>
            <w:tabs>
              <w:tab w:val="right" w:leader="dot" w:pos="9350"/>
            </w:tabs>
            <w:rPr>
              <w:rFonts w:eastAsiaTheme="minorEastAsia" w:cstheme="minorBidi"/>
              <w:b w:val="0"/>
              <w:bCs w:val="0"/>
              <w:noProof/>
              <w:kern w:val="2"/>
              <w:sz w:val="24"/>
              <w:lang w:val="en-US" w:eastAsia="zh-TW"/>
            </w:rPr>
          </w:pPr>
          <w:hyperlink w:anchor="_Toc129367593" w:history="1">
            <w:r w:rsidR="000C6216" w:rsidRPr="00F0680C">
              <w:rPr>
                <w:rStyle w:val="aa"/>
                <w:noProof/>
              </w:rPr>
              <w:t>Ethics information</w:t>
            </w:r>
            <w:r w:rsidR="000C6216">
              <w:rPr>
                <w:noProof/>
                <w:webHidden/>
              </w:rPr>
              <w:tab/>
            </w:r>
            <w:r w:rsidR="000C6216">
              <w:rPr>
                <w:noProof/>
                <w:webHidden/>
              </w:rPr>
              <w:fldChar w:fldCharType="begin"/>
            </w:r>
            <w:r w:rsidR="000C6216">
              <w:rPr>
                <w:noProof/>
                <w:webHidden/>
              </w:rPr>
              <w:instrText xml:space="preserve"> PAGEREF _Toc129367593 \h </w:instrText>
            </w:r>
            <w:r w:rsidR="000C6216">
              <w:rPr>
                <w:noProof/>
                <w:webHidden/>
              </w:rPr>
            </w:r>
            <w:r w:rsidR="000C6216">
              <w:rPr>
                <w:noProof/>
                <w:webHidden/>
              </w:rPr>
              <w:fldChar w:fldCharType="separate"/>
            </w:r>
            <w:r w:rsidR="000C6216">
              <w:rPr>
                <w:noProof/>
                <w:webHidden/>
              </w:rPr>
              <w:t>3</w:t>
            </w:r>
            <w:r w:rsidR="000C6216">
              <w:rPr>
                <w:noProof/>
                <w:webHidden/>
              </w:rPr>
              <w:fldChar w:fldCharType="end"/>
            </w:r>
          </w:hyperlink>
        </w:p>
        <w:p w14:paraId="698D81F9" w14:textId="77777777" w:rsidR="000C6216" w:rsidRDefault="00C43C6B">
          <w:pPr>
            <w:pStyle w:val="20"/>
            <w:tabs>
              <w:tab w:val="right" w:leader="dot" w:pos="9350"/>
            </w:tabs>
            <w:rPr>
              <w:rFonts w:eastAsiaTheme="minorEastAsia" w:cstheme="minorBidi"/>
              <w:b w:val="0"/>
              <w:bCs w:val="0"/>
              <w:noProof/>
              <w:kern w:val="2"/>
              <w:sz w:val="24"/>
              <w:lang w:val="en-US" w:eastAsia="zh-TW"/>
            </w:rPr>
          </w:pPr>
          <w:hyperlink w:anchor="_Toc129367594" w:history="1">
            <w:r w:rsidR="000C6216" w:rsidRPr="00F0680C">
              <w:rPr>
                <w:rStyle w:val="aa"/>
                <w:noProof/>
              </w:rPr>
              <w:t>Secondary Data Description</w:t>
            </w:r>
            <w:r w:rsidR="000C6216">
              <w:rPr>
                <w:noProof/>
                <w:webHidden/>
              </w:rPr>
              <w:tab/>
            </w:r>
            <w:r w:rsidR="000C6216">
              <w:rPr>
                <w:noProof/>
                <w:webHidden/>
              </w:rPr>
              <w:fldChar w:fldCharType="begin"/>
            </w:r>
            <w:r w:rsidR="000C6216">
              <w:rPr>
                <w:noProof/>
                <w:webHidden/>
              </w:rPr>
              <w:instrText xml:space="preserve"> PAGEREF _Toc129367594 \h </w:instrText>
            </w:r>
            <w:r w:rsidR="000C6216">
              <w:rPr>
                <w:noProof/>
                <w:webHidden/>
              </w:rPr>
            </w:r>
            <w:r w:rsidR="000C6216">
              <w:rPr>
                <w:noProof/>
                <w:webHidden/>
              </w:rPr>
              <w:fldChar w:fldCharType="separate"/>
            </w:r>
            <w:r w:rsidR="000C6216">
              <w:rPr>
                <w:noProof/>
                <w:webHidden/>
              </w:rPr>
              <w:t>3</w:t>
            </w:r>
            <w:r w:rsidR="000C6216">
              <w:rPr>
                <w:noProof/>
                <w:webHidden/>
              </w:rPr>
              <w:fldChar w:fldCharType="end"/>
            </w:r>
          </w:hyperlink>
        </w:p>
        <w:p w14:paraId="74C014B5" w14:textId="77777777" w:rsidR="000C6216" w:rsidRDefault="00C43C6B">
          <w:pPr>
            <w:pStyle w:val="20"/>
            <w:tabs>
              <w:tab w:val="right" w:leader="dot" w:pos="9350"/>
            </w:tabs>
            <w:rPr>
              <w:rFonts w:eastAsiaTheme="minorEastAsia" w:cstheme="minorBidi"/>
              <w:b w:val="0"/>
              <w:bCs w:val="0"/>
              <w:noProof/>
              <w:kern w:val="2"/>
              <w:sz w:val="24"/>
              <w:lang w:val="en-US" w:eastAsia="zh-TW"/>
            </w:rPr>
          </w:pPr>
          <w:hyperlink w:anchor="_Toc129367595" w:history="1">
            <w:r w:rsidR="000C6216" w:rsidRPr="00F0680C">
              <w:rPr>
                <w:rStyle w:val="aa"/>
                <w:noProof/>
              </w:rPr>
              <w:t>Experimental design</w:t>
            </w:r>
            <w:r w:rsidR="000C6216">
              <w:rPr>
                <w:noProof/>
                <w:webHidden/>
              </w:rPr>
              <w:tab/>
            </w:r>
            <w:r w:rsidR="000C6216">
              <w:rPr>
                <w:noProof/>
                <w:webHidden/>
              </w:rPr>
              <w:fldChar w:fldCharType="begin"/>
            </w:r>
            <w:r w:rsidR="000C6216">
              <w:rPr>
                <w:noProof/>
                <w:webHidden/>
              </w:rPr>
              <w:instrText xml:space="preserve"> PAGEREF _Toc129367595 \h </w:instrText>
            </w:r>
            <w:r w:rsidR="000C6216">
              <w:rPr>
                <w:noProof/>
                <w:webHidden/>
              </w:rPr>
            </w:r>
            <w:r w:rsidR="000C6216">
              <w:rPr>
                <w:noProof/>
                <w:webHidden/>
              </w:rPr>
              <w:fldChar w:fldCharType="separate"/>
            </w:r>
            <w:r w:rsidR="000C6216">
              <w:rPr>
                <w:noProof/>
                <w:webHidden/>
              </w:rPr>
              <w:t>5</w:t>
            </w:r>
            <w:r w:rsidR="000C6216">
              <w:rPr>
                <w:noProof/>
                <w:webHidden/>
              </w:rPr>
              <w:fldChar w:fldCharType="end"/>
            </w:r>
          </w:hyperlink>
        </w:p>
        <w:p w14:paraId="07E74923" w14:textId="77777777" w:rsidR="000C6216" w:rsidRDefault="00C43C6B">
          <w:pPr>
            <w:pStyle w:val="20"/>
            <w:tabs>
              <w:tab w:val="right" w:leader="dot" w:pos="9350"/>
            </w:tabs>
            <w:rPr>
              <w:rFonts w:eastAsiaTheme="minorEastAsia" w:cstheme="minorBidi"/>
              <w:b w:val="0"/>
              <w:bCs w:val="0"/>
              <w:noProof/>
              <w:kern w:val="2"/>
              <w:sz w:val="24"/>
              <w:lang w:val="en-US" w:eastAsia="zh-TW"/>
            </w:rPr>
          </w:pPr>
          <w:hyperlink w:anchor="_Toc129367596" w:history="1">
            <w:r w:rsidR="000C6216" w:rsidRPr="00F0680C">
              <w:rPr>
                <w:rStyle w:val="aa"/>
                <w:noProof/>
              </w:rPr>
              <w:t>Pilot data simulated data</w:t>
            </w:r>
            <w:r w:rsidR="000C6216">
              <w:rPr>
                <w:noProof/>
                <w:webHidden/>
              </w:rPr>
              <w:tab/>
            </w:r>
            <w:r w:rsidR="000C6216">
              <w:rPr>
                <w:noProof/>
                <w:webHidden/>
              </w:rPr>
              <w:fldChar w:fldCharType="begin"/>
            </w:r>
            <w:r w:rsidR="000C6216">
              <w:rPr>
                <w:noProof/>
                <w:webHidden/>
              </w:rPr>
              <w:instrText xml:space="preserve"> PAGEREF _Toc129367596 \h </w:instrText>
            </w:r>
            <w:r w:rsidR="000C6216">
              <w:rPr>
                <w:noProof/>
                <w:webHidden/>
              </w:rPr>
            </w:r>
            <w:r w:rsidR="000C6216">
              <w:rPr>
                <w:noProof/>
                <w:webHidden/>
              </w:rPr>
              <w:fldChar w:fldCharType="separate"/>
            </w:r>
            <w:r w:rsidR="000C6216">
              <w:rPr>
                <w:noProof/>
                <w:webHidden/>
              </w:rPr>
              <w:t>6</w:t>
            </w:r>
            <w:r w:rsidR="000C6216">
              <w:rPr>
                <w:noProof/>
                <w:webHidden/>
              </w:rPr>
              <w:fldChar w:fldCharType="end"/>
            </w:r>
          </w:hyperlink>
        </w:p>
        <w:p w14:paraId="4EED6E0C" w14:textId="77777777" w:rsidR="000C6216" w:rsidRDefault="00C43C6B">
          <w:pPr>
            <w:pStyle w:val="20"/>
            <w:tabs>
              <w:tab w:val="right" w:leader="dot" w:pos="9350"/>
            </w:tabs>
            <w:rPr>
              <w:rFonts w:eastAsiaTheme="minorEastAsia" w:cstheme="minorBidi"/>
              <w:b w:val="0"/>
              <w:bCs w:val="0"/>
              <w:noProof/>
              <w:kern w:val="2"/>
              <w:sz w:val="24"/>
              <w:lang w:val="en-US" w:eastAsia="zh-TW"/>
            </w:rPr>
          </w:pPr>
          <w:hyperlink w:anchor="_Toc129367597" w:history="1">
            <w:r w:rsidR="000C6216" w:rsidRPr="00F0680C">
              <w:rPr>
                <w:rStyle w:val="aa"/>
                <w:noProof/>
              </w:rPr>
              <w:t>Analysis Plan</w:t>
            </w:r>
            <w:r w:rsidR="000C6216">
              <w:rPr>
                <w:noProof/>
                <w:webHidden/>
              </w:rPr>
              <w:tab/>
            </w:r>
            <w:r w:rsidR="000C6216">
              <w:rPr>
                <w:noProof/>
                <w:webHidden/>
              </w:rPr>
              <w:fldChar w:fldCharType="begin"/>
            </w:r>
            <w:r w:rsidR="000C6216">
              <w:rPr>
                <w:noProof/>
                <w:webHidden/>
              </w:rPr>
              <w:instrText xml:space="preserve"> PAGEREF _Toc129367597 \h </w:instrText>
            </w:r>
            <w:r w:rsidR="000C6216">
              <w:rPr>
                <w:noProof/>
                <w:webHidden/>
              </w:rPr>
            </w:r>
            <w:r w:rsidR="000C6216">
              <w:rPr>
                <w:noProof/>
                <w:webHidden/>
              </w:rPr>
              <w:fldChar w:fldCharType="separate"/>
            </w:r>
            <w:r w:rsidR="000C6216">
              <w:rPr>
                <w:noProof/>
                <w:webHidden/>
              </w:rPr>
              <w:t>7</w:t>
            </w:r>
            <w:r w:rsidR="000C6216">
              <w:rPr>
                <w:noProof/>
                <w:webHidden/>
              </w:rPr>
              <w:fldChar w:fldCharType="end"/>
            </w:r>
          </w:hyperlink>
        </w:p>
        <w:p w14:paraId="05A3B441" w14:textId="77777777" w:rsidR="000C6216" w:rsidRDefault="00C43C6B">
          <w:pPr>
            <w:pStyle w:val="30"/>
            <w:tabs>
              <w:tab w:val="right" w:leader="dot" w:pos="9350"/>
            </w:tabs>
            <w:rPr>
              <w:rFonts w:eastAsiaTheme="minorEastAsia" w:cstheme="minorBidi"/>
              <w:noProof/>
              <w:kern w:val="2"/>
              <w:sz w:val="24"/>
              <w:szCs w:val="22"/>
              <w:lang w:val="en-US" w:eastAsia="zh-TW"/>
            </w:rPr>
          </w:pPr>
          <w:hyperlink w:anchor="_Toc129367598" w:history="1">
            <w:r w:rsidR="000C6216" w:rsidRPr="00F0680C">
              <w:rPr>
                <w:rStyle w:val="aa"/>
                <w:rFonts w:eastAsia="Calibri"/>
                <w:noProof/>
                <w:lang w:val="en-US"/>
              </w:rPr>
              <w:t>Data pre-processing</w:t>
            </w:r>
            <w:r w:rsidR="000C6216">
              <w:rPr>
                <w:noProof/>
                <w:webHidden/>
              </w:rPr>
              <w:tab/>
            </w:r>
            <w:r w:rsidR="000C6216">
              <w:rPr>
                <w:noProof/>
                <w:webHidden/>
              </w:rPr>
              <w:fldChar w:fldCharType="begin"/>
            </w:r>
            <w:r w:rsidR="000C6216">
              <w:rPr>
                <w:noProof/>
                <w:webHidden/>
              </w:rPr>
              <w:instrText xml:space="preserve"> PAGEREF _Toc129367598 \h </w:instrText>
            </w:r>
            <w:r w:rsidR="000C6216">
              <w:rPr>
                <w:noProof/>
                <w:webHidden/>
              </w:rPr>
            </w:r>
            <w:r w:rsidR="000C6216">
              <w:rPr>
                <w:noProof/>
                <w:webHidden/>
              </w:rPr>
              <w:fldChar w:fldCharType="separate"/>
            </w:r>
            <w:r w:rsidR="000C6216">
              <w:rPr>
                <w:noProof/>
                <w:webHidden/>
              </w:rPr>
              <w:t>8</w:t>
            </w:r>
            <w:r w:rsidR="000C6216">
              <w:rPr>
                <w:noProof/>
                <w:webHidden/>
              </w:rPr>
              <w:fldChar w:fldCharType="end"/>
            </w:r>
          </w:hyperlink>
        </w:p>
        <w:p w14:paraId="7446D8AF" w14:textId="77777777" w:rsidR="000C6216" w:rsidRDefault="00C43C6B">
          <w:pPr>
            <w:pStyle w:val="30"/>
            <w:tabs>
              <w:tab w:val="right" w:leader="dot" w:pos="9350"/>
            </w:tabs>
            <w:rPr>
              <w:rFonts w:eastAsiaTheme="minorEastAsia" w:cstheme="minorBidi"/>
              <w:noProof/>
              <w:kern w:val="2"/>
              <w:sz w:val="24"/>
              <w:szCs w:val="22"/>
              <w:lang w:val="en-US" w:eastAsia="zh-TW"/>
            </w:rPr>
          </w:pPr>
          <w:hyperlink w:anchor="_Toc129367599" w:history="1">
            <w:r w:rsidR="000C6216" w:rsidRPr="00F0680C">
              <w:rPr>
                <w:rStyle w:val="aa"/>
                <w:rFonts w:eastAsia="Calibri"/>
                <w:noProof/>
                <w:lang w:val="en-US"/>
              </w:rPr>
              <w:t>Calculation of indices &amp; quantifying SPE in the SALT</w:t>
            </w:r>
            <w:r w:rsidR="000C6216">
              <w:rPr>
                <w:noProof/>
                <w:webHidden/>
              </w:rPr>
              <w:tab/>
            </w:r>
            <w:r w:rsidR="000C6216">
              <w:rPr>
                <w:noProof/>
                <w:webHidden/>
              </w:rPr>
              <w:fldChar w:fldCharType="begin"/>
            </w:r>
            <w:r w:rsidR="000C6216">
              <w:rPr>
                <w:noProof/>
                <w:webHidden/>
              </w:rPr>
              <w:instrText xml:space="preserve"> PAGEREF _Toc129367599 \h </w:instrText>
            </w:r>
            <w:r w:rsidR="000C6216">
              <w:rPr>
                <w:noProof/>
                <w:webHidden/>
              </w:rPr>
            </w:r>
            <w:r w:rsidR="000C6216">
              <w:rPr>
                <w:noProof/>
                <w:webHidden/>
              </w:rPr>
              <w:fldChar w:fldCharType="separate"/>
            </w:r>
            <w:r w:rsidR="000C6216">
              <w:rPr>
                <w:noProof/>
                <w:webHidden/>
              </w:rPr>
              <w:t>9</w:t>
            </w:r>
            <w:r w:rsidR="000C6216">
              <w:rPr>
                <w:noProof/>
                <w:webHidden/>
              </w:rPr>
              <w:fldChar w:fldCharType="end"/>
            </w:r>
          </w:hyperlink>
        </w:p>
        <w:p w14:paraId="5CF39ED1" w14:textId="77777777" w:rsidR="000C6216" w:rsidRDefault="00C43C6B">
          <w:pPr>
            <w:pStyle w:val="30"/>
            <w:tabs>
              <w:tab w:val="right" w:leader="dot" w:pos="9350"/>
            </w:tabs>
            <w:rPr>
              <w:rFonts w:eastAsiaTheme="minorEastAsia" w:cstheme="minorBidi"/>
              <w:noProof/>
              <w:kern w:val="2"/>
              <w:sz w:val="24"/>
              <w:szCs w:val="22"/>
              <w:lang w:val="en-US" w:eastAsia="zh-TW"/>
            </w:rPr>
          </w:pPr>
          <w:hyperlink w:anchor="_Toc129367600" w:history="1">
            <w:r w:rsidR="000C6216" w:rsidRPr="00F0680C">
              <w:rPr>
                <w:rStyle w:val="aa"/>
                <w:noProof/>
                <w:lang w:val="en-US"/>
              </w:rPr>
              <w:t>Split-half reliability of SPE in SALT</w:t>
            </w:r>
            <w:r w:rsidR="000C6216">
              <w:rPr>
                <w:noProof/>
                <w:webHidden/>
              </w:rPr>
              <w:tab/>
            </w:r>
            <w:r w:rsidR="000C6216">
              <w:rPr>
                <w:noProof/>
                <w:webHidden/>
              </w:rPr>
              <w:fldChar w:fldCharType="begin"/>
            </w:r>
            <w:r w:rsidR="000C6216">
              <w:rPr>
                <w:noProof/>
                <w:webHidden/>
              </w:rPr>
              <w:instrText xml:space="preserve"> PAGEREF _Toc129367600 \h </w:instrText>
            </w:r>
            <w:r w:rsidR="000C6216">
              <w:rPr>
                <w:noProof/>
                <w:webHidden/>
              </w:rPr>
            </w:r>
            <w:r w:rsidR="000C6216">
              <w:rPr>
                <w:noProof/>
                <w:webHidden/>
              </w:rPr>
              <w:fldChar w:fldCharType="separate"/>
            </w:r>
            <w:r w:rsidR="000C6216">
              <w:rPr>
                <w:noProof/>
                <w:webHidden/>
              </w:rPr>
              <w:t>9</w:t>
            </w:r>
            <w:r w:rsidR="000C6216">
              <w:rPr>
                <w:noProof/>
                <w:webHidden/>
              </w:rPr>
              <w:fldChar w:fldCharType="end"/>
            </w:r>
          </w:hyperlink>
        </w:p>
        <w:p w14:paraId="0920B1D6" w14:textId="77777777" w:rsidR="000C6216" w:rsidRDefault="00C43C6B">
          <w:pPr>
            <w:pStyle w:val="30"/>
            <w:tabs>
              <w:tab w:val="right" w:leader="dot" w:pos="9350"/>
            </w:tabs>
            <w:rPr>
              <w:rFonts w:eastAsiaTheme="minorEastAsia" w:cstheme="minorBidi"/>
              <w:noProof/>
              <w:kern w:val="2"/>
              <w:sz w:val="24"/>
              <w:szCs w:val="22"/>
              <w:lang w:val="en-US" w:eastAsia="zh-TW"/>
            </w:rPr>
          </w:pPr>
          <w:hyperlink w:anchor="_Toc129367601" w:history="1">
            <w:r w:rsidR="000C6216" w:rsidRPr="00F0680C">
              <w:rPr>
                <w:rStyle w:val="aa"/>
                <w:rFonts w:eastAsia="Calibri"/>
                <w:noProof/>
                <w:lang w:val="en-US"/>
              </w:rPr>
              <w:t>Test-Retest Reliability (ICC) of SPE in SALT</w:t>
            </w:r>
            <w:r w:rsidR="000C6216">
              <w:rPr>
                <w:noProof/>
                <w:webHidden/>
              </w:rPr>
              <w:tab/>
            </w:r>
            <w:r w:rsidR="000C6216">
              <w:rPr>
                <w:noProof/>
                <w:webHidden/>
              </w:rPr>
              <w:fldChar w:fldCharType="begin"/>
            </w:r>
            <w:r w:rsidR="000C6216">
              <w:rPr>
                <w:noProof/>
                <w:webHidden/>
              </w:rPr>
              <w:instrText xml:space="preserve"> PAGEREF _Toc129367601 \h </w:instrText>
            </w:r>
            <w:r w:rsidR="000C6216">
              <w:rPr>
                <w:noProof/>
                <w:webHidden/>
              </w:rPr>
            </w:r>
            <w:r w:rsidR="000C6216">
              <w:rPr>
                <w:noProof/>
                <w:webHidden/>
              </w:rPr>
              <w:fldChar w:fldCharType="separate"/>
            </w:r>
            <w:r w:rsidR="000C6216">
              <w:rPr>
                <w:noProof/>
                <w:webHidden/>
              </w:rPr>
              <w:t>10</w:t>
            </w:r>
            <w:r w:rsidR="000C6216">
              <w:rPr>
                <w:noProof/>
                <w:webHidden/>
              </w:rPr>
              <w:fldChar w:fldCharType="end"/>
            </w:r>
          </w:hyperlink>
        </w:p>
        <w:p w14:paraId="46532686"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02" w:history="1">
            <w:r w:rsidR="000C6216" w:rsidRPr="00F0680C">
              <w:rPr>
                <w:rStyle w:val="aa"/>
                <w:rFonts w:ascii="Calibri" w:eastAsia="Calibri" w:hAnsi="Calibri" w:cs="Calibri"/>
                <w:noProof/>
              </w:rPr>
              <w:t>Data availability</w:t>
            </w:r>
            <w:r w:rsidR="000C6216">
              <w:rPr>
                <w:noProof/>
                <w:webHidden/>
              </w:rPr>
              <w:tab/>
            </w:r>
            <w:r w:rsidR="000C6216">
              <w:rPr>
                <w:noProof/>
                <w:webHidden/>
              </w:rPr>
              <w:fldChar w:fldCharType="begin"/>
            </w:r>
            <w:r w:rsidR="000C6216">
              <w:rPr>
                <w:noProof/>
                <w:webHidden/>
              </w:rPr>
              <w:instrText xml:space="preserve"> PAGEREF _Toc129367602 \h </w:instrText>
            </w:r>
            <w:r w:rsidR="000C6216">
              <w:rPr>
                <w:noProof/>
                <w:webHidden/>
              </w:rPr>
            </w:r>
            <w:r w:rsidR="000C6216">
              <w:rPr>
                <w:noProof/>
                <w:webHidden/>
              </w:rPr>
              <w:fldChar w:fldCharType="separate"/>
            </w:r>
            <w:r w:rsidR="000C6216">
              <w:rPr>
                <w:noProof/>
                <w:webHidden/>
              </w:rPr>
              <w:t>11</w:t>
            </w:r>
            <w:r w:rsidR="000C6216">
              <w:rPr>
                <w:noProof/>
                <w:webHidden/>
              </w:rPr>
              <w:fldChar w:fldCharType="end"/>
            </w:r>
          </w:hyperlink>
        </w:p>
        <w:p w14:paraId="7EF9BCF7"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03" w:history="1">
            <w:r w:rsidR="000C6216" w:rsidRPr="00F0680C">
              <w:rPr>
                <w:rStyle w:val="aa"/>
                <w:rFonts w:ascii="Calibri" w:eastAsia="Calibri" w:hAnsi="Calibri" w:cs="Calibri"/>
                <w:noProof/>
              </w:rPr>
              <w:t>Code availability</w:t>
            </w:r>
            <w:r w:rsidR="000C6216">
              <w:rPr>
                <w:noProof/>
                <w:webHidden/>
              </w:rPr>
              <w:tab/>
            </w:r>
            <w:r w:rsidR="000C6216">
              <w:rPr>
                <w:noProof/>
                <w:webHidden/>
              </w:rPr>
              <w:fldChar w:fldCharType="begin"/>
            </w:r>
            <w:r w:rsidR="000C6216">
              <w:rPr>
                <w:noProof/>
                <w:webHidden/>
              </w:rPr>
              <w:instrText xml:space="preserve"> PAGEREF _Toc129367603 \h </w:instrText>
            </w:r>
            <w:r w:rsidR="000C6216">
              <w:rPr>
                <w:noProof/>
                <w:webHidden/>
              </w:rPr>
            </w:r>
            <w:r w:rsidR="000C6216">
              <w:rPr>
                <w:noProof/>
                <w:webHidden/>
              </w:rPr>
              <w:fldChar w:fldCharType="separate"/>
            </w:r>
            <w:r w:rsidR="000C6216">
              <w:rPr>
                <w:noProof/>
                <w:webHidden/>
              </w:rPr>
              <w:t>11</w:t>
            </w:r>
            <w:r w:rsidR="000C6216">
              <w:rPr>
                <w:noProof/>
                <w:webHidden/>
              </w:rPr>
              <w:fldChar w:fldCharType="end"/>
            </w:r>
          </w:hyperlink>
        </w:p>
        <w:p w14:paraId="4DD34B36"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04" w:history="1">
            <w:r w:rsidR="000C6216" w:rsidRPr="00F0680C">
              <w:rPr>
                <w:rStyle w:val="aa"/>
                <w:rFonts w:ascii="Calibri" w:eastAsia="Calibri" w:hAnsi="Calibri" w:cs="Calibri"/>
                <w:noProof/>
              </w:rPr>
              <w:t>Results</w:t>
            </w:r>
            <w:r w:rsidR="000C6216">
              <w:rPr>
                <w:noProof/>
                <w:webHidden/>
              </w:rPr>
              <w:tab/>
            </w:r>
            <w:r w:rsidR="000C6216">
              <w:rPr>
                <w:noProof/>
                <w:webHidden/>
              </w:rPr>
              <w:fldChar w:fldCharType="begin"/>
            </w:r>
            <w:r w:rsidR="000C6216">
              <w:rPr>
                <w:noProof/>
                <w:webHidden/>
              </w:rPr>
              <w:instrText xml:space="preserve"> PAGEREF _Toc129367604 \h </w:instrText>
            </w:r>
            <w:r w:rsidR="000C6216">
              <w:rPr>
                <w:noProof/>
                <w:webHidden/>
              </w:rPr>
            </w:r>
            <w:r w:rsidR="000C6216">
              <w:rPr>
                <w:noProof/>
                <w:webHidden/>
              </w:rPr>
              <w:fldChar w:fldCharType="separate"/>
            </w:r>
            <w:r w:rsidR="000C6216">
              <w:rPr>
                <w:noProof/>
                <w:webHidden/>
              </w:rPr>
              <w:t>11</w:t>
            </w:r>
            <w:r w:rsidR="000C6216">
              <w:rPr>
                <w:noProof/>
                <w:webHidden/>
              </w:rPr>
              <w:fldChar w:fldCharType="end"/>
            </w:r>
          </w:hyperlink>
        </w:p>
        <w:p w14:paraId="3DF93DA5" w14:textId="77777777" w:rsidR="000C6216" w:rsidRDefault="00C43C6B">
          <w:pPr>
            <w:pStyle w:val="20"/>
            <w:tabs>
              <w:tab w:val="right" w:leader="dot" w:pos="9350"/>
            </w:tabs>
            <w:rPr>
              <w:rFonts w:eastAsiaTheme="minorEastAsia" w:cstheme="minorBidi"/>
              <w:b w:val="0"/>
              <w:bCs w:val="0"/>
              <w:noProof/>
              <w:kern w:val="2"/>
              <w:sz w:val="24"/>
              <w:lang w:val="en-US" w:eastAsia="zh-TW"/>
            </w:rPr>
          </w:pPr>
          <w:hyperlink w:anchor="_Toc129367605" w:history="1">
            <w:r w:rsidR="000C6216" w:rsidRPr="00F0680C">
              <w:rPr>
                <w:rStyle w:val="aa"/>
                <w:noProof/>
                <w:lang w:val="en-US"/>
              </w:rPr>
              <w:t>Split-Half Reliability (SHR)</w:t>
            </w:r>
            <w:r w:rsidR="000C6216">
              <w:rPr>
                <w:noProof/>
                <w:webHidden/>
              </w:rPr>
              <w:tab/>
            </w:r>
            <w:r w:rsidR="000C6216">
              <w:rPr>
                <w:noProof/>
                <w:webHidden/>
              </w:rPr>
              <w:fldChar w:fldCharType="begin"/>
            </w:r>
            <w:r w:rsidR="000C6216">
              <w:rPr>
                <w:noProof/>
                <w:webHidden/>
              </w:rPr>
              <w:instrText xml:space="preserve"> PAGEREF _Toc129367605 \h </w:instrText>
            </w:r>
            <w:r w:rsidR="000C6216">
              <w:rPr>
                <w:noProof/>
                <w:webHidden/>
              </w:rPr>
            </w:r>
            <w:r w:rsidR="000C6216">
              <w:rPr>
                <w:noProof/>
                <w:webHidden/>
              </w:rPr>
              <w:fldChar w:fldCharType="separate"/>
            </w:r>
            <w:r w:rsidR="000C6216">
              <w:rPr>
                <w:noProof/>
                <w:webHidden/>
              </w:rPr>
              <w:t>11</w:t>
            </w:r>
            <w:r w:rsidR="000C6216">
              <w:rPr>
                <w:noProof/>
                <w:webHidden/>
              </w:rPr>
              <w:fldChar w:fldCharType="end"/>
            </w:r>
          </w:hyperlink>
        </w:p>
        <w:p w14:paraId="1DBEB36B" w14:textId="77777777" w:rsidR="000C6216" w:rsidRDefault="00C43C6B">
          <w:pPr>
            <w:pStyle w:val="20"/>
            <w:tabs>
              <w:tab w:val="right" w:leader="dot" w:pos="9350"/>
            </w:tabs>
            <w:rPr>
              <w:rFonts w:eastAsiaTheme="minorEastAsia" w:cstheme="minorBidi"/>
              <w:b w:val="0"/>
              <w:bCs w:val="0"/>
              <w:noProof/>
              <w:kern w:val="2"/>
              <w:sz w:val="24"/>
              <w:lang w:val="en-US" w:eastAsia="zh-TW"/>
            </w:rPr>
          </w:pPr>
          <w:hyperlink w:anchor="_Toc129367606" w:history="1">
            <w:r w:rsidR="000C6216" w:rsidRPr="00F0680C">
              <w:rPr>
                <w:rStyle w:val="aa"/>
                <w:noProof/>
                <w:lang w:val="en-US"/>
              </w:rPr>
              <w:t>Intraclass correlation coefficient (ICC)</w:t>
            </w:r>
            <w:r w:rsidR="000C6216">
              <w:rPr>
                <w:noProof/>
                <w:webHidden/>
              </w:rPr>
              <w:tab/>
            </w:r>
            <w:r w:rsidR="000C6216">
              <w:rPr>
                <w:noProof/>
                <w:webHidden/>
              </w:rPr>
              <w:fldChar w:fldCharType="begin"/>
            </w:r>
            <w:r w:rsidR="000C6216">
              <w:rPr>
                <w:noProof/>
                <w:webHidden/>
              </w:rPr>
              <w:instrText xml:space="preserve"> PAGEREF _Toc129367606 \h </w:instrText>
            </w:r>
            <w:r w:rsidR="000C6216">
              <w:rPr>
                <w:noProof/>
                <w:webHidden/>
              </w:rPr>
            </w:r>
            <w:r w:rsidR="000C6216">
              <w:rPr>
                <w:noProof/>
                <w:webHidden/>
              </w:rPr>
              <w:fldChar w:fldCharType="separate"/>
            </w:r>
            <w:r w:rsidR="000C6216">
              <w:rPr>
                <w:noProof/>
                <w:webHidden/>
              </w:rPr>
              <w:t>12</w:t>
            </w:r>
            <w:r w:rsidR="000C6216">
              <w:rPr>
                <w:noProof/>
                <w:webHidden/>
              </w:rPr>
              <w:fldChar w:fldCharType="end"/>
            </w:r>
          </w:hyperlink>
        </w:p>
        <w:p w14:paraId="37F5C67F"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07" w:history="1">
            <w:r w:rsidR="000C6216" w:rsidRPr="00F0680C">
              <w:rPr>
                <w:rStyle w:val="aa"/>
                <w:rFonts w:ascii="Calibri" w:eastAsia="Calibri" w:hAnsi="Calibri" w:cs="Calibri"/>
                <w:noProof/>
              </w:rPr>
              <w:t>Discussion</w:t>
            </w:r>
            <w:r w:rsidR="000C6216">
              <w:rPr>
                <w:noProof/>
                <w:webHidden/>
              </w:rPr>
              <w:tab/>
            </w:r>
            <w:r w:rsidR="000C6216">
              <w:rPr>
                <w:noProof/>
                <w:webHidden/>
              </w:rPr>
              <w:fldChar w:fldCharType="begin"/>
            </w:r>
            <w:r w:rsidR="000C6216">
              <w:rPr>
                <w:noProof/>
                <w:webHidden/>
              </w:rPr>
              <w:instrText xml:space="preserve"> PAGEREF _Toc129367607 \h </w:instrText>
            </w:r>
            <w:r w:rsidR="000C6216">
              <w:rPr>
                <w:noProof/>
                <w:webHidden/>
              </w:rPr>
            </w:r>
            <w:r w:rsidR="000C6216">
              <w:rPr>
                <w:noProof/>
                <w:webHidden/>
              </w:rPr>
              <w:fldChar w:fldCharType="separate"/>
            </w:r>
            <w:r w:rsidR="000C6216">
              <w:rPr>
                <w:noProof/>
                <w:webHidden/>
              </w:rPr>
              <w:t>14</w:t>
            </w:r>
            <w:r w:rsidR="000C6216">
              <w:rPr>
                <w:noProof/>
                <w:webHidden/>
              </w:rPr>
              <w:fldChar w:fldCharType="end"/>
            </w:r>
          </w:hyperlink>
        </w:p>
        <w:p w14:paraId="6ACCB992"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08" w:history="1">
            <w:r w:rsidR="000C6216" w:rsidRPr="00F0680C">
              <w:rPr>
                <w:rStyle w:val="aa"/>
                <w:rFonts w:ascii="Calibri" w:eastAsia="Calibri" w:hAnsi="Calibri" w:cs="Calibri"/>
                <w:noProof/>
              </w:rPr>
              <w:t>Acknowledgements</w:t>
            </w:r>
            <w:r w:rsidR="000C6216">
              <w:rPr>
                <w:noProof/>
                <w:webHidden/>
              </w:rPr>
              <w:tab/>
            </w:r>
            <w:r w:rsidR="000C6216">
              <w:rPr>
                <w:noProof/>
                <w:webHidden/>
              </w:rPr>
              <w:fldChar w:fldCharType="begin"/>
            </w:r>
            <w:r w:rsidR="000C6216">
              <w:rPr>
                <w:noProof/>
                <w:webHidden/>
              </w:rPr>
              <w:instrText xml:space="preserve"> PAGEREF _Toc129367608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4AF80229"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09" w:history="1">
            <w:r w:rsidR="000C6216" w:rsidRPr="00F0680C">
              <w:rPr>
                <w:rStyle w:val="aa"/>
                <w:rFonts w:ascii="Calibri" w:eastAsia="Calibri" w:hAnsi="Calibri" w:cs="Calibri"/>
                <w:noProof/>
              </w:rPr>
              <w:t>Author contributions</w:t>
            </w:r>
            <w:r w:rsidR="000C6216">
              <w:rPr>
                <w:noProof/>
                <w:webHidden/>
              </w:rPr>
              <w:tab/>
            </w:r>
            <w:r w:rsidR="000C6216">
              <w:rPr>
                <w:noProof/>
                <w:webHidden/>
              </w:rPr>
              <w:fldChar w:fldCharType="begin"/>
            </w:r>
            <w:r w:rsidR="000C6216">
              <w:rPr>
                <w:noProof/>
                <w:webHidden/>
              </w:rPr>
              <w:instrText xml:space="preserve"> PAGEREF _Toc129367609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2777BCEE"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10" w:history="1">
            <w:r w:rsidR="000C6216" w:rsidRPr="00F0680C">
              <w:rPr>
                <w:rStyle w:val="aa"/>
                <w:rFonts w:ascii="Calibri" w:eastAsia="Calibri" w:hAnsi="Calibri" w:cs="Calibri"/>
                <w:noProof/>
              </w:rPr>
              <w:t>Competing interests</w:t>
            </w:r>
            <w:r w:rsidR="000C6216">
              <w:rPr>
                <w:noProof/>
                <w:webHidden/>
              </w:rPr>
              <w:tab/>
            </w:r>
            <w:r w:rsidR="000C6216">
              <w:rPr>
                <w:noProof/>
                <w:webHidden/>
              </w:rPr>
              <w:fldChar w:fldCharType="begin"/>
            </w:r>
            <w:r w:rsidR="000C6216">
              <w:rPr>
                <w:noProof/>
                <w:webHidden/>
              </w:rPr>
              <w:instrText xml:space="preserve"> PAGEREF _Toc129367610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3797CEBA"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11" w:history="1">
            <w:r w:rsidR="000C6216" w:rsidRPr="00F0680C">
              <w:rPr>
                <w:rStyle w:val="aa"/>
                <w:rFonts w:ascii="Calibri" w:eastAsia="Calibri" w:hAnsi="Calibri" w:cs="Calibri"/>
                <w:noProof/>
              </w:rPr>
              <w:t>Figures</w:t>
            </w:r>
            <w:r w:rsidR="000C6216">
              <w:rPr>
                <w:noProof/>
                <w:webHidden/>
              </w:rPr>
              <w:tab/>
            </w:r>
            <w:r w:rsidR="000C6216">
              <w:rPr>
                <w:noProof/>
                <w:webHidden/>
              </w:rPr>
              <w:fldChar w:fldCharType="begin"/>
            </w:r>
            <w:r w:rsidR="000C6216">
              <w:rPr>
                <w:noProof/>
                <w:webHidden/>
              </w:rPr>
              <w:instrText xml:space="preserve"> PAGEREF _Toc129367611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55E28E5C"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12" w:history="1">
            <w:r w:rsidR="000C6216" w:rsidRPr="00F0680C">
              <w:rPr>
                <w:rStyle w:val="aa"/>
                <w:rFonts w:ascii="Calibri" w:eastAsia="Calibri" w:hAnsi="Calibri" w:cs="Calibri"/>
                <w:noProof/>
              </w:rPr>
              <w:t>Figure Legends</w:t>
            </w:r>
            <w:r w:rsidR="000C6216">
              <w:rPr>
                <w:noProof/>
                <w:webHidden/>
              </w:rPr>
              <w:tab/>
            </w:r>
            <w:r w:rsidR="000C6216">
              <w:rPr>
                <w:noProof/>
                <w:webHidden/>
              </w:rPr>
              <w:fldChar w:fldCharType="begin"/>
            </w:r>
            <w:r w:rsidR="000C6216">
              <w:rPr>
                <w:noProof/>
                <w:webHidden/>
              </w:rPr>
              <w:instrText xml:space="preserve"> PAGEREF _Toc129367612 \h </w:instrText>
            </w:r>
            <w:r w:rsidR="000C6216">
              <w:rPr>
                <w:noProof/>
                <w:webHidden/>
              </w:rPr>
            </w:r>
            <w:r w:rsidR="000C6216">
              <w:rPr>
                <w:noProof/>
                <w:webHidden/>
              </w:rPr>
              <w:fldChar w:fldCharType="separate"/>
            </w:r>
            <w:r w:rsidR="000C6216">
              <w:rPr>
                <w:noProof/>
                <w:webHidden/>
              </w:rPr>
              <w:t>15</w:t>
            </w:r>
            <w:r w:rsidR="000C6216">
              <w:rPr>
                <w:noProof/>
                <w:webHidden/>
              </w:rPr>
              <w:fldChar w:fldCharType="end"/>
            </w:r>
          </w:hyperlink>
        </w:p>
        <w:p w14:paraId="6F7C42A0"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13" w:history="1">
            <w:r w:rsidR="000C6216" w:rsidRPr="00F0680C">
              <w:rPr>
                <w:rStyle w:val="aa"/>
                <w:rFonts w:ascii="Calibri" w:eastAsia="Calibri" w:hAnsi="Calibri" w:cs="Calibri"/>
                <w:noProof/>
              </w:rPr>
              <w:t>Supplementary information</w:t>
            </w:r>
            <w:r w:rsidR="000C6216">
              <w:rPr>
                <w:noProof/>
                <w:webHidden/>
              </w:rPr>
              <w:tab/>
            </w:r>
            <w:r w:rsidR="000C6216">
              <w:rPr>
                <w:noProof/>
                <w:webHidden/>
              </w:rPr>
              <w:fldChar w:fldCharType="begin"/>
            </w:r>
            <w:r w:rsidR="000C6216">
              <w:rPr>
                <w:noProof/>
                <w:webHidden/>
              </w:rPr>
              <w:instrText xml:space="preserve"> PAGEREF _Toc129367613 \h </w:instrText>
            </w:r>
            <w:r w:rsidR="000C6216">
              <w:rPr>
                <w:noProof/>
                <w:webHidden/>
              </w:rPr>
            </w:r>
            <w:r w:rsidR="000C6216">
              <w:rPr>
                <w:noProof/>
                <w:webHidden/>
              </w:rPr>
              <w:fldChar w:fldCharType="separate"/>
            </w:r>
            <w:r w:rsidR="000C6216">
              <w:rPr>
                <w:noProof/>
                <w:webHidden/>
              </w:rPr>
              <w:t>16</w:t>
            </w:r>
            <w:r w:rsidR="000C6216">
              <w:rPr>
                <w:noProof/>
                <w:webHidden/>
              </w:rPr>
              <w:fldChar w:fldCharType="end"/>
            </w:r>
          </w:hyperlink>
        </w:p>
        <w:p w14:paraId="0D14E0D9" w14:textId="77777777" w:rsidR="000C6216" w:rsidRDefault="00C43C6B">
          <w:pPr>
            <w:pStyle w:val="11"/>
            <w:tabs>
              <w:tab w:val="right" w:leader="dot" w:pos="9350"/>
            </w:tabs>
            <w:rPr>
              <w:rFonts w:eastAsiaTheme="minorEastAsia" w:cstheme="minorBidi"/>
              <w:b w:val="0"/>
              <w:bCs w:val="0"/>
              <w:i w:val="0"/>
              <w:iCs w:val="0"/>
              <w:noProof/>
              <w:kern w:val="2"/>
              <w:szCs w:val="22"/>
              <w:lang w:val="en-US" w:eastAsia="zh-TW"/>
            </w:rPr>
          </w:pPr>
          <w:hyperlink w:anchor="_Toc129367614" w:history="1">
            <w:r w:rsidR="000C6216" w:rsidRPr="00F0680C">
              <w:rPr>
                <w:rStyle w:val="aa"/>
                <w:rFonts w:ascii="Calibri" w:eastAsia="Calibri" w:hAnsi="Calibri" w:cs="Calibri"/>
                <w:noProof/>
              </w:rPr>
              <w:t>References</w:t>
            </w:r>
            <w:r w:rsidR="000C6216">
              <w:rPr>
                <w:noProof/>
                <w:webHidden/>
              </w:rPr>
              <w:tab/>
            </w:r>
            <w:r w:rsidR="000C6216">
              <w:rPr>
                <w:noProof/>
                <w:webHidden/>
              </w:rPr>
              <w:fldChar w:fldCharType="begin"/>
            </w:r>
            <w:r w:rsidR="000C6216">
              <w:rPr>
                <w:noProof/>
                <w:webHidden/>
              </w:rPr>
              <w:instrText xml:space="preserve"> PAGEREF _Toc129367614 \h </w:instrText>
            </w:r>
            <w:r w:rsidR="000C6216">
              <w:rPr>
                <w:noProof/>
                <w:webHidden/>
              </w:rPr>
            </w:r>
            <w:r w:rsidR="000C6216">
              <w:rPr>
                <w:noProof/>
                <w:webHidden/>
              </w:rPr>
              <w:fldChar w:fldCharType="separate"/>
            </w:r>
            <w:r w:rsidR="000C6216">
              <w:rPr>
                <w:noProof/>
                <w:webHidden/>
              </w:rPr>
              <w:t>17</w:t>
            </w:r>
            <w:r w:rsidR="000C6216">
              <w:rPr>
                <w:noProof/>
                <w:webHidden/>
              </w:rPr>
              <w:fldChar w:fldCharType="end"/>
            </w:r>
          </w:hyperlink>
        </w:p>
        <w:p w14:paraId="71531895" w14:textId="77777777" w:rsidR="00943774" w:rsidRPr="00512DA3" w:rsidRDefault="00943774" w:rsidP="00943774">
          <w:pPr>
            <w:rPr>
              <w:rFonts w:asciiTheme="majorHAnsi" w:hAnsiTheme="majorHAnsi" w:cstheme="majorHAnsi"/>
              <w:b/>
              <w:bCs/>
              <w:noProof/>
            </w:rPr>
          </w:pPr>
          <w:r w:rsidRPr="00512DA3">
            <w:rPr>
              <w:rFonts w:asciiTheme="majorHAnsi" w:hAnsiTheme="majorHAnsi" w:cstheme="majorHAnsi"/>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367590"/>
      <w:bookmarkEnd w:id="9"/>
      <w:r>
        <w:rPr>
          <w:rFonts w:ascii="Calibri" w:eastAsia="Calibri" w:hAnsi="Calibri" w:cs="Calibri"/>
          <w:b/>
          <w:sz w:val="42"/>
          <w:szCs w:val="42"/>
        </w:rPr>
        <w:t>Abstract</w:t>
      </w:r>
      <w:bookmarkEnd w:id="10"/>
    </w:p>
    <w:p w14:paraId="474F6008" w14:textId="3327D5B6" w:rsidR="00AE410B" w:rsidRDefault="0045036E" w:rsidP="008137E3">
      <w:pPr>
        <w:ind w:firstLine="720"/>
      </w:pPr>
      <w:bookmarkStart w:id="11" w:name="_zhvngomkrtk6" w:colFirst="0" w:colLast="0"/>
      <w:bookmarkEnd w:id="11"/>
      <w:r w:rsidRPr="0045036E">
        <w:t>The self-prioritization effect (SPE) refers to the effect that performance is better when stimuli are related to the self than when they are not</w:t>
      </w:r>
      <w:r w:rsidR="000709F3" w:rsidRPr="000709F3">
        <w:t xml:space="preserve"> </w:t>
      </w:r>
      <w:r w:rsidR="000709F3" w:rsidRPr="0045036E">
        <w:t>in cognitive tasks</w:t>
      </w:r>
      <w:r w:rsidRPr="0045036E">
        <w:t xml:space="preserve">. The social-associative learning task (SALT) emerged as </w:t>
      </w:r>
      <w:r w:rsidR="000709F3">
        <w:t>a</w:t>
      </w:r>
      <w:r w:rsidRPr="0045036E">
        <w:t xml:space="preserve"> mainstream paradigm to study SPE in the last decade for its simplicity and elimination of familiarity effects. As a simple button-pressing task, SALT yields two direct outcomes: </w:t>
      </w:r>
      <w:r w:rsidRPr="000709F3">
        <w:rPr>
          <w:i/>
        </w:rPr>
        <w:t>reaction time</w:t>
      </w:r>
      <w:r w:rsidRPr="0045036E">
        <w:t xml:space="preserve"> and </w:t>
      </w:r>
      <w:r w:rsidRPr="000709F3">
        <w:rPr>
          <w:i/>
        </w:rPr>
        <w:t>accuracy</w:t>
      </w:r>
      <w:r w:rsidRPr="0045036E">
        <w:t xml:space="preserve">. Indirect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direct and indirect indices </w:t>
      </w:r>
      <w:r w:rsidR="000709F3">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2" w:name="_xrrl8ars2nrl" w:colFirst="0" w:colLast="0"/>
      <w:bookmarkStart w:id="13" w:name="_Toc129367591"/>
      <w:bookmarkEnd w:id="12"/>
      <w:r w:rsidRPr="00846C6E">
        <w:rPr>
          <w:rFonts w:ascii="Calibri" w:eastAsia="Calibri" w:hAnsi="Calibri" w:cs="Calibri"/>
          <w:b/>
          <w:sz w:val="42"/>
          <w:szCs w:val="42"/>
        </w:rPr>
        <w:lastRenderedPageBreak/>
        <w:t>Introduction</w:t>
      </w:r>
      <w:bookmarkEnd w:id="13"/>
    </w:p>
    <w:p w14:paraId="113181A5" w14:textId="388153FA" w:rsidR="00BC2FC9" w:rsidRPr="00D26D11" w:rsidRDefault="00CA08B3" w:rsidP="00D26D11">
      <w:pPr>
        <w:ind w:firstLine="720"/>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1BA908D9"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41FA287E" w:rsidR="007260C3" w:rsidRDefault="00146F5D" w:rsidP="006545E5">
      <w:pPr>
        <w:ind w:firstLine="72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 xml:space="preserve">(Ivaz et al., </w:t>
      </w:r>
      <w:r w:rsidR="00BB1EA1">
        <w:rPr>
          <w:noProof/>
          <w:color w:val="000000" w:themeColor="text1"/>
          <w:lang w:val="en-US"/>
        </w:rPr>
        <w:lastRenderedPageBreak/>
        <w:t>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64861923"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69888094"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4" w:name="_bsc1vmk9soyy" w:colFirst="0" w:colLast="0"/>
      <w:bookmarkStart w:id="15" w:name="_Toc129367592"/>
      <w:bookmarkEnd w:id="14"/>
      <w:r>
        <w:rPr>
          <w:rFonts w:ascii="Calibri" w:eastAsia="Calibri" w:hAnsi="Calibri" w:cs="Calibri"/>
          <w:b/>
          <w:sz w:val="42"/>
          <w:szCs w:val="42"/>
        </w:rPr>
        <w:t>Methods</w:t>
      </w:r>
      <w:bookmarkEnd w:id="15"/>
    </w:p>
    <w:p w14:paraId="50A33AEB" w14:textId="77777777" w:rsidR="00586F83" w:rsidRDefault="00586F83"/>
    <w:p w14:paraId="21181F51" w14:textId="1A9234F4" w:rsidR="00586F83" w:rsidRPr="0014261E" w:rsidRDefault="00BA0079" w:rsidP="0014261E">
      <w:pPr>
        <w:pStyle w:val="2"/>
      </w:pPr>
      <w:bookmarkStart w:id="16" w:name="_14xkv2erys4h" w:colFirst="0" w:colLast="0"/>
      <w:bookmarkStart w:id="17" w:name="_Toc129367593"/>
      <w:bookmarkEnd w:id="16"/>
      <w:r w:rsidRPr="0014261E">
        <w:t>Ethics information</w:t>
      </w:r>
      <w:bookmarkEnd w:id="17"/>
    </w:p>
    <w:p w14:paraId="067B0AF2" w14:textId="429AD531"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8" w:name="_bobtrkgl8pi0" w:colFirst="0" w:colLast="0"/>
      <w:bookmarkStart w:id="19" w:name="_Toc102561438"/>
      <w:bookmarkStart w:id="20" w:name="_Toc129367594"/>
      <w:bookmarkEnd w:id="18"/>
      <w:r w:rsidRPr="0014261E">
        <w:t xml:space="preserve">Secondary </w:t>
      </w:r>
      <w:r w:rsidR="00B70AB1" w:rsidRPr="0014261E">
        <w:t>Data Description</w:t>
      </w:r>
      <w:bookmarkEnd w:id="19"/>
      <w:bookmarkEnd w:id="20"/>
    </w:p>
    <w:p w14:paraId="11F3ADBD" w14:textId="55706A6D" w:rsidR="007169CC" w:rsidRPr="007169CC" w:rsidRDefault="00146F5D" w:rsidP="00B70AB1">
      <w:pPr>
        <w:ind w:firstLine="720"/>
        <w:rPr>
          <w:rFonts w:eastAsia="Calibri"/>
          <w:b/>
          <w:lang w:val="en-US"/>
        </w:rPr>
      </w:pPr>
      <w:r w:rsidRPr="00146F5D">
        <w:rPr>
          <w:rFonts w:eastAsia="Calibri"/>
          <w:lang w:val="en-US"/>
        </w:rPr>
        <w:t>The data from our group</w:t>
      </w:r>
      <w:r>
        <w:rPr>
          <w:rFonts w:eastAsia="Calibri"/>
          <w:lang w:val="en-US"/>
        </w:rPr>
        <w:t xml:space="preserve"> </w:t>
      </w:r>
      <w:r w:rsidRPr="00146F5D">
        <w:rPr>
          <w:rFonts w:eastAsia="Calibri"/>
          <w:lang w:val="en-US"/>
        </w:rPr>
        <w:t>were collected by Hu in 2016</w:t>
      </w:r>
      <w:r>
        <w:rPr>
          <w:rFonts w:eastAsia="Calibri"/>
          <w:lang w:val="en-US"/>
        </w:rPr>
        <w:t xml:space="preserve">. </w:t>
      </w:r>
      <w:r w:rsidRPr="00146F5D">
        <w:rPr>
          <w:rFonts w:eastAsia="Calibri"/>
          <w:lang w:val="en-US"/>
        </w:rPr>
        <w:t>We also extracted the raw data from empirical studies that employed SALT. The articles are screen from an on-goi</w:t>
      </w:r>
      <w:r w:rsidR="00A14643">
        <w:rPr>
          <w:rFonts w:eastAsia="Calibri"/>
          <w:lang w:val="en-US"/>
        </w:rPr>
        <w:t xml:space="preserve">ng meta-analysis </w:t>
      </w:r>
      <w:r w:rsidR="00A14643" w:rsidRPr="00A14643">
        <w:rPr>
          <w:rFonts w:eastAsia="Calibri"/>
          <w:lang w:val="en-US"/>
        </w:rPr>
        <w:t xml:space="preserve">(see protocol: </w:t>
      </w:r>
      <w:hyperlink r:id="rId12" w:history="1">
        <w:r w:rsidR="00A14643" w:rsidRPr="00A14643">
          <w:rPr>
            <w:rStyle w:val="aa"/>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sidR="00846C6E">
        <w:rPr>
          <w:rFonts w:eastAsia="Calibri"/>
          <w:lang w:val="en-US"/>
        </w:rPr>
        <w:t xml:space="preserve"> </w:t>
      </w:r>
      <w:r w:rsidR="0065775C">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00CE1E54">
        <w:rPr>
          <w:rFonts w:eastAsia="Calibri"/>
          <w:lang w:val="en-US"/>
        </w:rPr>
        <w:instrText xml:space="preserve"> ADDIN EN.CITE </w:instrText>
      </w:r>
      <w:r w:rsidR="00CE1E54">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00CE1E54">
        <w:rPr>
          <w:rFonts w:eastAsia="Calibri"/>
          <w:lang w:val="en-US"/>
        </w:rPr>
        <w:instrText xml:space="preserve"> ADDIN EN.CITE.DATA </w:instrText>
      </w:r>
      <w:r w:rsidR="00CE1E54">
        <w:rPr>
          <w:rFonts w:eastAsia="Calibri"/>
          <w:lang w:val="en-US"/>
        </w:rPr>
      </w:r>
      <w:r w:rsidR="00CE1E54">
        <w:rPr>
          <w:rFonts w:eastAsia="Calibri"/>
          <w:lang w:val="en-US"/>
        </w:rPr>
        <w:fldChar w:fldCharType="end"/>
      </w:r>
      <w:r w:rsidR="0065775C">
        <w:rPr>
          <w:rFonts w:eastAsia="Calibri"/>
          <w:lang w:val="en-US"/>
        </w:rPr>
      </w:r>
      <w:r w:rsidR="0065775C">
        <w:rPr>
          <w:rFonts w:eastAsia="Calibri"/>
          <w:lang w:val="en-US"/>
        </w:rPr>
        <w:fldChar w:fldCharType="separate"/>
      </w:r>
      <w:r w:rsidR="0065775C">
        <w:rPr>
          <w:rFonts w:eastAsia="Calibri"/>
          <w:noProof/>
          <w:lang w:val="en-US"/>
        </w:rPr>
        <w:t xml:space="preserve">(Golubickis &amp; Macrae, 2021; Qian et al., 2020; </w:t>
      </w:r>
      <w:r w:rsidR="0065775C">
        <w:rPr>
          <w:rFonts w:eastAsia="Calibri"/>
          <w:noProof/>
          <w:lang w:val="en-US"/>
        </w:rPr>
        <w:lastRenderedPageBreak/>
        <w:t>Schäfer &amp; Frings, 2019; Svensson et al., 2022)</w:t>
      </w:r>
      <w:r w:rsidR="0065775C">
        <w:rPr>
          <w:rFonts w:eastAsia="Calibri"/>
          <w:lang w:val="en-US"/>
        </w:rPr>
        <w:fldChar w:fldCharType="end"/>
      </w:r>
      <w:r w:rsidR="007660BD"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007660BD" w:rsidRPr="007660BD">
        <w:rPr>
          <w:rFonts w:eastAsia="Calibri"/>
          <w:lang w:val="en-US"/>
        </w:rPr>
        <w:t>the original experimental paradigm.</w:t>
      </w:r>
      <w:r w:rsidR="007660BD">
        <w:rPr>
          <w:rFonts w:eastAsia="Calibri"/>
          <w:lang w:val="en-US"/>
        </w:rPr>
        <w:t xml:space="preserve"> </w:t>
      </w:r>
      <w:r w:rsidR="00CE1E54">
        <w:rPr>
          <w:rFonts w:eastAsia="Calibri"/>
          <w:lang w:val="en-US"/>
        </w:rPr>
        <w:t xml:space="preserve">In addition, </w:t>
      </w:r>
      <w:r w:rsidR="00CE1E54" w:rsidRPr="00CE1E54">
        <w:rPr>
          <w:rFonts w:eastAsia="Calibri"/>
          <w:lang w:val="en-US"/>
        </w:rPr>
        <w:t>the raw data from five other articles were not publicly available online</w:t>
      </w:r>
      <w:r w:rsidR="00152EA6">
        <w:rPr>
          <w:rFonts w:eastAsia="Calibri"/>
          <w:lang w:val="en-US"/>
        </w:rPr>
        <w:t xml:space="preserve"> </w:t>
      </w:r>
      <w:r w:rsidR="00152EA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152EA6">
        <w:rPr>
          <w:rFonts w:eastAsia="Calibri"/>
          <w:lang w:val="en-US"/>
        </w:rPr>
        <w:instrText xml:space="preserve"> ADDIN EN.CITE </w:instrText>
      </w:r>
      <w:r w:rsidR="00152EA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00152EA6">
        <w:rPr>
          <w:rFonts w:eastAsia="Calibri"/>
          <w:lang w:val="en-US"/>
        </w:rPr>
        <w:instrText xml:space="preserve"> ADDIN EN.CITE.DATA </w:instrText>
      </w:r>
      <w:r w:rsidR="00152EA6">
        <w:rPr>
          <w:rFonts w:eastAsia="Calibri"/>
          <w:lang w:val="en-US"/>
        </w:rPr>
      </w:r>
      <w:r w:rsidR="00152EA6">
        <w:rPr>
          <w:rFonts w:eastAsia="Calibri"/>
          <w:lang w:val="en-US"/>
        </w:rPr>
        <w:fldChar w:fldCharType="end"/>
      </w:r>
      <w:r w:rsidR="00152EA6">
        <w:rPr>
          <w:rFonts w:eastAsia="Calibri"/>
          <w:lang w:val="en-US"/>
        </w:rPr>
      </w:r>
      <w:r w:rsidR="00152EA6">
        <w:rPr>
          <w:rFonts w:eastAsia="Calibri"/>
          <w:lang w:val="en-US"/>
        </w:rPr>
        <w:fldChar w:fldCharType="separate"/>
      </w:r>
      <w:r w:rsidR="00152EA6">
        <w:rPr>
          <w:rFonts w:eastAsia="Calibri"/>
          <w:noProof/>
          <w:lang w:val="en-US"/>
        </w:rPr>
        <w:t>(Bukowski et al., 2021; Cheng &amp; Tseng, 2019; Kolvoort et al., 2020; Martínez-Pérez et al., 2020; Xu et al., 2021)</w:t>
      </w:r>
      <w:r w:rsidR="00152EA6">
        <w:rPr>
          <w:rFonts w:eastAsia="Calibri"/>
          <w:lang w:val="en-US"/>
        </w:rPr>
        <w:fldChar w:fldCharType="end"/>
      </w:r>
      <w:r w:rsidR="00CE1E54" w:rsidRPr="00CE1E54">
        <w:rPr>
          <w:rFonts w:eastAsia="Calibri"/>
          <w:lang w:val="en-US"/>
        </w:rPr>
        <w:t>, and we are currently contacting the authors to request access to the original data</w:t>
      </w:r>
      <w:r w:rsidR="00152EA6">
        <w:rPr>
          <w:rFonts w:eastAsia="Calibri"/>
          <w:lang w:val="en-US"/>
        </w:rPr>
        <w:t>.</w:t>
      </w:r>
      <w:r w:rsidR="00CE1E54">
        <w:rPr>
          <w:rFonts w:eastAsia="Calibri"/>
          <w:lang w:val="en-US"/>
        </w:rPr>
        <w:t xml:space="preserve"> </w:t>
      </w:r>
    </w:p>
    <w:p w14:paraId="6DAA42DB" w14:textId="77777777" w:rsidR="0065775C" w:rsidRPr="00E11383" w:rsidRDefault="0065775C" w:rsidP="0065775C">
      <w:pPr>
        <w:rPr>
          <w:rFonts w:eastAsiaTheme="minorEastAsia"/>
          <w:lang w:val="en-US"/>
        </w:rPr>
      </w:pPr>
    </w:p>
    <w:p w14:paraId="11AECA20" w14:textId="2C799992" w:rsidR="0065775C" w:rsidRDefault="0065775C" w:rsidP="0065775C">
      <w:pPr>
        <w:rPr>
          <w:rFonts w:eastAsia="Calibri"/>
          <w:lang w:val="en-US"/>
        </w:rPr>
      </w:pPr>
      <w:r>
        <w:rPr>
          <w:rFonts w:eastAsia="Calibri"/>
          <w:lang w:val="en-US"/>
        </w:rPr>
        <w:t xml:space="preserve">Table 1. </w:t>
      </w:r>
      <w:r w:rsidR="00710AB4" w:rsidRPr="00710AB4">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6043F5">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6043F5">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6043F5">
        <w:trPr>
          <w:trHeight w:val="449"/>
        </w:trPr>
        <w:tc>
          <w:tcPr>
            <w:tcW w:w="1843" w:type="dxa"/>
            <w:tcBorders>
              <w:top w:val="single" w:sz="4" w:space="0" w:color="auto"/>
            </w:tcBorders>
            <w:noWrap/>
            <w:vAlign w:val="center"/>
          </w:tcPr>
          <w:p w14:paraId="25EEFCED" w14:textId="77777777" w:rsidR="00F731F9" w:rsidRDefault="0065775C" w:rsidP="00A84646">
            <w:pPr>
              <w:widowControl w:val="0"/>
              <w:jc w:val="center"/>
              <w:rPr>
                <w:rFonts w:eastAsia="宋体"/>
                <w:szCs w:val="22"/>
              </w:rPr>
            </w:pPr>
            <w:r w:rsidRPr="00B75E9C">
              <w:rPr>
                <w:rFonts w:eastAsia="宋体" w:hint="eastAsia"/>
                <w:szCs w:val="22"/>
              </w:rPr>
              <w:t>H</w:t>
            </w:r>
            <w:r w:rsidRPr="00B75E9C">
              <w:rPr>
                <w:rFonts w:eastAsia="宋体"/>
                <w:szCs w:val="22"/>
              </w:rPr>
              <w:t xml:space="preserve">u </w:t>
            </w:r>
          </w:p>
          <w:p w14:paraId="371DDF7F" w14:textId="5C69E511" w:rsidR="0065775C" w:rsidRPr="00B75E9C" w:rsidRDefault="0065775C" w:rsidP="00A84646">
            <w:pPr>
              <w:widowControl w:val="0"/>
              <w:jc w:val="center"/>
              <w:rPr>
                <w:rFonts w:eastAsia="宋体"/>
                <w:szCs w:val="22"/>
              </w:rPr>
            </w:pPr>
            <w:r w:rsidRPr="00B75E9C">
              <w:rPr>
                <w:rFonts w:eastAsia="宋体"/>
                <w:szCs w:val="22"/>
              </w:rPr>
              <w:t>(2016)</w:t>
            </w:r>
          </w:p>
        </w:tc>
        <w:tc>
          <w:tcPr>
            <w:tcW w:w="883" w:type="dxa"/>
            <w:tcBorders>
              <w:top w:val="single" w:sz="4" w:space="0" w:color="auto"/>
            </w:tcBorders>
            <w:noWrap/>
            <w:vAlign w:val="center"/>
          </w:tcPr>
          <w:p w14:paraId="1013D83E" w14:textId="77777777" w:rsidR="0065775C" w:rsidRPr="00B75E9C" w:rsidRDefault="0065775C" w:rsidP="00A84646">
            <w:pPr>
              <w:widowControl w:val="0"/>
              <w:jc w:val="center"/>
              <w:rPr>
                <w:rFonts w:eastAsia="宋体"/>
                <w:szCs w:val="22"/>
              </w:rPr>
            </w:pPr>
            <w:r w:rsidRPr="00B75E9C">
              <w:rPr>
                <w:rFonts w:eastAsia="宋体"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宋体"/>
                <w:szCs w:val="22"/>
              </w:rPr>
            </w:pPr>
            <w:r w:rsidRPr="00CA76AB">
              <w:rPr>
                <w:rFonts w:eastAsia="宋体"/>
                <w:szCs w:val="22"/>
              </w:rPr>
              <w:t>√</w:t>
            </w:r>
          </w:p>
        </w:tc>
      </w:tr>
      <w:tr w:rsidR="0065775C" w:rsidRPr="00B75E9C" w14:paraId="26E87B65" w14:textId="77777777" w:rsidTr="006043F5">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vAlign w:val="center"/>
          </w:tcPr>
          <w:p w14:paraId="41CBCD6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vAlign w:val="center"/>
          </w:tcPr>
          <w:p w14:paraId="4294897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vAlign w:val="center"/>
          </w:tcPr>
          <w:p w14:paraId="576B77C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vAlign w:val="center"/>
          </w:tcPr>
          <w:p w14:paraId="50DEA7F7"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vAlign w:val="center"/>
          </w:tcPr>
          <w:p w14:paraId="08DEA20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vAlign w:val="center"/>
          </w:tcPr>
          <w:p w14:paraId="5FFB6EB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403ED3CD" w14:textId="77777777" w:rsidTr="006043F5">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D11198" w14:textId="77777777" w:rsidTr="006043F5">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07C8DF" w14:textId="77777777" w:rsidTr="006043F5">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23B92CE2" w14:textId="77777777" w:rsidTr="006043F5">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74B57A33" w14:textId="77777777" w:rsidTr="006043F5">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08329D20" w14:textId="77777777" w:rsidTr="006043F5">
        <w:trPr>
          <w:trHeight w:val="551"/>
        </w:trPr>
        <w:tc>
          <w:tcPr>
            <w:tcW w:w="1843" w:type="dxa"/>
            <w:vMerge/>
            <w:tcBorders>
              <w:bottom w:val="nil"/>
            </w:tcBorders>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tcBorders>
              <w:bottom w:val="nil"/>
            </w:tcBorders>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tcBorders>
              <w:bottom w:val="nil"/>
            </w:tcBorders>
            <w:vAlign w:val="center"/>
          </w:tcPr>
          <w:p w14:paraId="6062AF4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tcBorders>
              <w:bottom w:val="nil"/>
            </w:tcBorders>
            <w:vAlign w:val="center"/>
          </w:tcPr>
          <w:p w14:paraId="44EA1DC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tcBorders>
              <w:bottom w:val="nil"/>
            </w:tcBorders>
            <w:vAlign w:val="center"/>
          </w:tcPr>
          <w:p w14:paraId="6485ABAB"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tcBorders>
              <w:bottom w:val="nil"/>
            </w:tcBorders>
            <w:vAlign w:val="center"/>
          </w:tcPr>
          <w:p w14:paraId="77179E6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tcBorders>
              <w:bottom w:val="nil"/>
            </w:tcBorders>
            <w:vAlign w:val="center"/>
          </w:tcPr>
          <w:p w14:paraId="6025BD9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tcBorders>
              <w:bottom w:val="nil"/>
            </w:tcBorders>
            <w:vAlign w:val="center"/>
          </w:tcPr>
          <w:p w14:paraId="22E7761E"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tcBorders>
              <w:bottom w:val="nil"/>
            </w:tcBorders>
            <w:vAlign w:val="center"/>
          </w:tcPr>
          <w:p w14:paraId="24AB2714" w14:textId="77777777" w:rsidR="0065775C" w:rsidRPr="00CA76AB" w:rsidRDefault="0065775C" w:rsidP="00A84646">
            <w:pPr>
              <w:widowControl w:val="0"/>
              <w:jc w:val="center"/>
              <w:rPr>
                <w:rFonts w:eastAsia="PMingLiU"/>
                <w:szCs w:val="22"/>
              </w:rPr>
            </w:pPr>
          </w:p>
        </w:tc>
        <w:tc>
          <w:tcPr>
            <w:tcW w:w="842" w:type="dxa"/>
            <w:tcBorders>
              <w:bottom w:val="nil"/>
            </w:tcBorders>
            <w:vAlign w:val="center"/>
          </w:tcPr>
          <w:p w14:paraId="5506FD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043F5" w:rsidRPr="00B75E9C" w14:paraId="055542B9" w14:textId="77777777" w:rsidTr="006043F5">
        <w:trPr>
          <w:trHeight w:val="551"/>
        </w:trPr>
        <w:tc>
          <w:tcPr>
            <w:tcW w:w="1843" w:type="dxa"/>
            <w:vMerge w:val="restart"/>
            <w:tcBorders>
              <w:top w:val="nil"/>
              <w:left w:val="nil"/>
              <w:bottom w:val="nil"/>
              <w:right w:val="nil"/>
            </w:tcBorders>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tcBorders>
              <w:top w:val="nil"/>
              <w:left w:val="nil"/>
              <w:bottom w:val="nil"/>
              <w:right w:val="nil"/>
            </w:tcBorders>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241BA005" w14:textId="3D2FA037"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2D6AB91" w14:textId="67222709"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080CC05" w14:textId="244061EF"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381F9656" w14:textId="54F9C33F"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2ED735C3" w14:textId="0CC4354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364F7C" w14:textId="5E3CEC7D"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B94131F"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AAE8C9E" w14:textId="62494F60"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3C5868D" w14:textId="77777777" w:rsidTr="006043F5">
        <w:trPr>
          <w:trHeight w:val="551"/>
        </w:trPr>
        <w:tc>
          <w:tcPr>
            <w:tcW w:w="1843" w:type="dxa"/>
            <w:vMerge/>
            <w:tcBorders>
              <w:top w:val="nil"/>
              <w:left w:val="nil"/>
              <w:bottom w:val="nil"/>
              <w:right w:val="nil"/>
            </w:tcBorders>
            <w:noWrap/>
            <w:vAlign w:val="center"/>
          </w:tcPr>
          <w:p w14:paraId="32ED64F6" w14:textId="42CA2C9E"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3646DBCB" w14:textId="3176F928"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76AC05A" w14:textId="3C4140DC"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35623315" w14:textId="2E61FCC8"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134E862C" w14:textId="002B5BBA"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467DFBC8" w14:textId="1A6AA49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6A311187" w14:textId="083933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777A5B21"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C070131" w14:textId="157EC2F3"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C9FF4BC" w14:textId="77777777" w:rsidTr="006043F5">
        <w:trPr>
          <w:trHeight w:val="551"/>
        </w:trPr>
        <w:tc>
          <w:tcPr>
            <w:tcW w:w="1843" w:type="dxa"/>
            <w:vMerge/>
            <w:tcBorders>
              <w:top w:val="nil"/>
              <w:left w:val="nil"/>
              <w:bottom w:val="nil"/>
              <w:right w:val="nil"/>
            </w:tcBorders>
            <w:noWrap/>
            <w:vAlign w:val="center"/>
          </w:tcPr>
          <w:p w14:paraId="6BC78937"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tcBorders>
              <w:top w:val="nil"/>
              <w:left w:val="nil"/>
              <w:bottom w:val="nil"/>
              <w:right w:val="nil"/>
            </w:tcBorders>
            <w:vAlign w:val="center"/>
          </w:tcPr>
          <w:p w14:paraId="3D734EFB" w14:textId="3B099BEE"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0BA9C29C" w14:textId="7AAFD992"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9BA2D5" w14:textId="473ABFD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FC275C9" w14:textId="33DE29B8"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22D6089" w14:textId="6CF33B6D"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DD2A4F" w14:textId="4A3BBEA8"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CACD790"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3DD6985D" w14:textId="710E08D2"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FC88926" w14:textId="77777777" w:rsidTr="006043F5">
        <w:trPr>
          <w:trHeight w:val="551"/>
        </w:trPr>
        <w:tc>
          <w:tcPr>
            <w:tcW w:w="1843" w:type="dxa"/>
            <w:vMerge w:val="restart"/>
            <w:tcBorders>
              <w:top w:val="nil"/>
              <w:left w:val="nil"/>
              <w:bottom w:val="nil"/>
              <w:right w:val="nil"/>
            </w:tcBorders>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tcBorders>
              <w:top w:val="nil"/>
              <w:left w:val="nil"/>
              <w:bottom w:val="nil"/>
              <w:right w:val="nil"/>
            </w:tcBorders>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C1A5102" w14:textId="42755FA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8A2A061" w14:textId="2BE3F4DF"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71EF7D3B" w14:textId="6335C90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BA43207" w14:textId="216D1BD5"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51FF81B" w14:textId="71D1868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267DFB2D" w14:textId="0E21F1B0"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A19BF3E"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CA9BD1" w14:textId="474192ED"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39FE1C8F" w14:textId="77777777" w:rsidTr="006043F5">
        <w:trPr>
          <w:trHeight w:val="551"/>
        </w:trPr>
        <w:tc>
          <w:tcPr>
            <w:tcW w:w="1843" w:type="dxa"/>
            <w:vMerge/>
            <w:tcBorders>
              <w:top w:val="nil"/>
              <w:left w:val="nil"/>
              <w:bottom w:val="nil"/>
              <w:right w:val="nil"/>
            </w:tcBorders>
            <w:noWrap/>
            <w:vAlign w:val="center"/>
          </w:tcPr>
          <w:p w14:paraId="7B426A0B"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7DCEA82C" w14:textId="39AE6B76"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C169F36" w14:textId="735D4DC7"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E6C4F2" w14:textId="5D7DC92C"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21E21CC" w14:textId="3D9B7CD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9037D8D" w14:textId="111043F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45F48062" w14:textId="380CB6C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FEE1A99"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7C7F481B" w14:textId="5ACD75F1"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43D0A966" w14:textId="77777777" w:rsidTr="006043F5">
        <w:trPr>
          <w:trHeight w:val="608"/>
        </w:trPr>
        <w:tc>
          <w:tcPr>
            <w:tcW w:w="1843" w:type="dxa"/>
            <w:tcBorders>
              <w:top w:val="nil"/>
              <w:left w:val="nil"/>
              <w:bottom w:val="nil"/>
              <w:right w:val="nil"/>
            </w:tcBorders>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tcBorders>
              <w:top w:val="nil"/>
              <w:left w:val="nil"/>
              <w:bottom w:val="nil"/>
              <w:right w:val="nil"/>
            </w:tcBorders>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677E5BF9" w14:textId="1732837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59B480E" w14:textId="07EAD2DD"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612830CD" w14:textId="56A81F3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DE52214" w14:textId="0AC2139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A5951E7" w14:textId="527556F3"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0FA7CF55" w14:textId="7A9587B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33C99D23"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9E1677" w14:textId="558520DF"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79DDB2B4" w14:textId="77777777" w:rsidTr="006043F5">
        <w:trPr>
          <w:trHeight w:val="985"/>
        </w:trPr>
        <w:tc>
          <w:tcPr>
            <w:tcW w:w="1843" w:type="dxa"/>
            <w:tcBorders>
              <w:top w:val="nil"/>
              <w:left w:val="nil"/>
              <w:bottom w:val="nil"/>
              <w:right w:val="nil"/>
            </w:tcBorders>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tcBorders>
              <w:top w:val="nil"/>
              <w:left w:val="nil"/>
              <w:bottom w:val="nil"/>
              <w:right w:val="nil"/>
            </w:tcBorders>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0A7B74D" w14:textId="6F4AE24D"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2D2FCFC1" w14:textId="26D89544"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E41DD3B" w14:textId="5DE31DC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FD0EA29" w14:textId="6CF95CF6"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CB41CE7" w14:textId="3570402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54C5CD57" w14:textId="2E590815"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3637386"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953AB41" w14:textId="2897DC28"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70B2C41" w14:textId="77777777" w:rsidTr="00D21CE0">
        <w:trPr>
          <w:trHeight w:val="574"/>
        </w:trPr>
        <w:tc>
          <w:tcPr>
            <w:tcW w:w="1843" w:type="dxa"/>
            <w:tcBorders>
              <w:top w:val="nil"/>
              <w:left w:val="nil"/>
              <w:bottom w:val="single" w:sz="4" w:space="0" w:color="auto"/>
              <w:right w:val="nil"/>
            </w:tcBorders>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tcBorders>
              <w:top w:val="nil"/>
              <w:left w:val="nil"/>
              <w:bottom w:val="single" w:sz="4" w:space="0" w:color="auto"/>
              <w:right w:val="nil"/>
            </w:tcBorders>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single" w:sz="4" w:space="0" w:color="auto"/>
              <w:right w:val="nil"/>
            </w:tcBorders>
            <w:vAlign w:val="center"/>
          </w:tcPr>
          <w:p w14:paraId="1AC0C1BB" w14:textId="64E5ABC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single" w:sz="4" w:space="0" w:color="auto"/>
              <w:right w:val="nil"/>
            </w:tcBorders>
            <w:vAlign w:val="center"/>
          </w:tcPr>
          <w:p w14:paraId="6FD4DEF3" w14:textId="59FC6C9A"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single" w:sz="4" w:space="0" w:color="auto"/>
              <w:right w:val="nil"/>
            </w:tcBorders>
            <w:vAlign w:val="center"/>
          </w:tcPr>
          <w:p w14:paraId="5479FD13" w14:textId="43DF3254"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single" w:sz="4" w:space="0" w:color="auto"/>
              <w:right w:val="nil"/>
            </w:tcBorders>
            <w:vAlign w:val="center"/>
          </w:tcPr>
          <w:p w14:paraId="66EE91D9" w14:textId="649A86F2"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single" w:sz="4" w:space="0" w:color="auto"/>
              <w:right w:val="nil"/>
            </w:tcBorders>
            <w:vAlign w:val="center"/>
          </w:tcPr>
          <w:p w14:paraId="695E2AC4" w14:textId="1737E83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single" w:sz="4" w:space="0" w:color="auto"/>
              <w:right w:val="nil"/>
            </w:tcBorders>
            <w:vAlign w:val="center"/>
          </w:tcPr>
          <w:p w14:paraId="5C9B817C" w14:textId="56D4CB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single" w:sz="4" w:space="0" w:color="auto"/>
              <w:right w:val="nil"/>
            </w:tcBorders>
            <w:vAlign w:val="center"/>
          </w:tcPr>
          <w:p w14:paraId="54C35B8C" w14:textId="77777777" w:rsidR="006043F5" w:rsidRPr="00CA76AB" w:rsidRDefault="006043F5" w:rsidP="006043F5">
            <w:pPr>
              <w:widowControl w:val="0"/>
              <w:jc w:val="center"/>
              <w:rPr>
                <w:rFonts w:eastAsia="PMingLiU"/>
                <w:szCs w:val="22"/>
              </w:rPr>
            </w:pPr>
          </w:p>
        </w:tc>
        <w:tc>
          <w:tcPr>
            <w:tcW w:w="842" w:type="dxa"/>
            <w:tcBorders>
              <w:top w:val="nil"/>
              <w:left w:val="nil"/>
              <w:bottom w:val="single" w:sz="4" w:space="0" w:color="auto"/>
              <w:right w:val="nil"/>
            </w:tcBorders>
            <w:vAlign w:val="center"/>
          </w:tcPr>
          <w:p w14:paraId="659BDA1B" w14:textId="3C9532DD" w:rsidR="006043F5" w:rsidRPr="00CA76AB" w:rsidRDefault="006043F5" w:rsidP="006043F5">
            <w:pPr>
              <w:widowControl w:val="0"/>
              <w:jc w:val="center"/>
              <w:rPr>
                <w:rFonts w:eastAsia="宋体"/>
                <w:szCs w:val="22"/>
              </w:rPr>
            </w:pPr>
            <w:r w:rsidRPr="00CA76AB">
              <w:rPr>
                <w:rFonts w:eastAsia="宋体"/>
                <w:szCs w:val="22"/>
              </w:rPr>
              <w:t>√</w:t>
            </w:r>
          </w:p>
        </w:tc>
      </w:tr>
    </w:tbl>
    <w:p w14:paraId="07304073" w14:textId="34F04530" w:rsidR="00D21CE0" w:rsidRDefault="00D21CE0">
      <w:pPr>
        <w:spacing w:line="276" w:lineRule="auto"/>
        <w:rPr>
          <w:rFonts w:ascii="Calibri" w:eastAsiaTheme="minorEastAsia" w:hAnsi="Calibri"/>
          <w:b/>
          <w:sz w:val="28"/>
          <w:szCs w:val="32"/>
        </w:rPr>
      </w:pPr>
    </w:p>
    <w:p w14:paraId="23939BFC" w14:textId="31EDB472" w:rsidR="00B70AB1" w:rsidRPr="0014261E" w:rsidRDefault="00B70AB1" w:rsidP="0014261E">
      <w:pPr>
        <w:pStyle w:val="2"/>
      </w:pPr>
      <w:bookmarkStart w:id="21" w:name="_Toc129367595"/>
      <w:r w:rsidRPr="0014261E">
        <w:lastRenderedPageBreak/>
        <w:t>Experimental design</w:t>
      </w:r>
      <w:bookmarkEnd w:id="21"/>
      <w:r w:rsidRPr="0014261E">
        <w:t xml:space="preserve"> </w:t>
      </w:r>
    </w:p>
    <w:p w14:paraId="06F33BA0" w14:textId="38648CC2" w:rsidR="007169CC" w:rsidRPr="00303D95" w:rsidRDefault="00F83882" w:rsidP="00303D95">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r w:rsidR="00CE1E54">
        <w:t>.</w:t>
      </w:r>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Default="00D720C7" w:rsidP="00D720C7">
      <w:pPr>
        <w:ind w:firstLine="720"/>
        <w:rPr>
          <w:bCs/>
          <w:lang w:val="en-US"/>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p>
    <w:p w14:paraId="2693FAD1" w14:textId="77777777" w:rsidR="00CE1E54" w:rsidRDefault="00CE1E54" w:rsidP="00D720C7">
      <w:pPr>
        <w:ind w:firstLine="720"/>
        <w:rPr>
          <w:bCs/>
          <w:lang w:val="en-US"/>
        </w:rPr>
      </w:pPr>
    </w:p>
    <w:p w14:paraId="147B61BE" w14:textId="1140BCA3" w:rsidR="00B70AB1" w:rsidRPr="00C95F25" w:rsidRDefault="009C4F22" w:rsidP="00B70AB1">
      <w:pPr>
        <w:rPr>
          <w:rFonts w:eastAsia="MS Mincho"/>
          <w:color w:val="000000"/>
          <w:lang w:val="en-US" w:eastAsia="de-DE"/>
        </w:rPr>
      </w:pPr>
      <w:r>
        <w:rPr>
          <w:rFonts w:eastAsia="MS Mincho"/>
          <w:noProof/>
          <w:color w:val="000000"/>
          <w:lang w:val="en-US" w:eastAsia="zh-TW"/>
        </w:rPr>
        <w:pict w14:anchorId="48709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205.25pt">
            <v:imagedata r:id="rId13" o:title="fig 1" croptop="7801f" cropbottom="6555f"/>
          </v:shape>
        </w:pict>
      </w:r>
    </w:p>
    <w:p w14:paraId="10F4C9C2" w14:textId="77777777" w:rsidR="00512DA3" w:rsidRDefault="00512DA3" w:rsidP="00512DA3">
      <w:pPr>
        <w:jc w:val="center"/>
        <w:rPr>
          <w:rFonts w:eastAsia="MS Mincho"/>
          <w:b/>
          <w:bCs/>
          <w:color w:val="000000"/>
          <w:sz w:val="22"/>
          <w:szCs w:val="22"/>
          <w:lang w:val="en-US" w:eastAsia="de-DE"/>
        </w:rPr>
      </w:pPr>
    </w:p>
    <w:p w14:paraId="5C6165FA" w14:textId="627B12B6" w:rsidR="00B70AB1" w:rsidRPr="00AB627E" w:rsidRDefault="00B70AB1" w:rsidP="00512D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w:t>
      </w:r>
      <w:r w:rsidR="00A14643" w:rsidRPr="00A14643">
        <w:rPr>
          <w:rFonts w:eastAsia="MS Mincho"/>
          <w:color w:val="000000"/>
          <w:sz w:val="22"/>
          <w:szCs w:val="22"/>
          <w:lang w:val="en-US" w:eastAsia="de-DE"/>
        </w:rPr>
        <w:t xml:space="preserve">procedure of the SALT </w:t>
      </w:r>
    </w:p>
    <w:p w14:paraId="7E65E876" w14:textId="77777777" w:rsidR="00CE1E54" w:rsidRDefault="00CE1E54" w:rsidP="00CE1E54">
      <w:pPr>
        <w:ind w:firstLine="720"/>
      </w:pPr>
    </w:p>
    <w:p w14:paraId="0787C38F" w14:textId="77777777" w:rsidR="00CE1E54" w:rsidRDefault="00CE1E54" w:rsidP="00CE1E54">
      <w:pPr>
        <w:ind w:firstLine="720"/>
        <w:rPr>
          <w:rFonts w:eastAsia="Calibri"/>
          <w:lang w:val="en-US"/>
        </w:rPr>
      </w:pPr>
      <w:r w:rsidRPr="00A14643">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0DF32A71" w14:textId="77777777" w:rsidR="004C05D8" w:rsidRDefault="004C05D8" w:rsidP="004C05D8">
      <w:pPr>
        <w:rPr>
          <w:rFonts w:eastAsiaTheme="minorEastAsia"/>
          <w:lang w:val="en-US"/>
        </w:rPr>
      </w:pPr>
    </w:p>
    <w:p w14:paraId="44AFF6CF" w14:textId="5A1DEC9B" w:rsidR="004C05D8" w:rsidRPr="004C05D8" w:rsidRDefault="004C05D8" w:rsidP="004C05D8">
      <w:pPr>
        <w:rPr>
          <w:rFonts w:eastAsiaTheme="minorEastAsia"/>
          <w:lang w:val="en-US"/>
        </w:rPr>
      </w:pPr>
      <w:r>
        <w:rPr>
          <w:rFonts w:eastAsiaTheme="minorEastAsia"/>
          <w:lang w:val="en-US"/>
        </w:rPr>
        <w:lastRenderedPageBreak/>
        <w:t xml:space="preserve">Table 2. </w:t>
      </w:r>
      <w:r>
        <w:t>D</w:t>
      </w:r>
      <w:r w:rsidRPr="00A14643">
        <w:t>ataset</w:t>
      </w:r>
      <w:r>
        <w:t xml:space="preserve"> information</w:t>
      </w:r>
    </w:p>
    <w:tbl>
      <w:tblPr>
        <w:tblStyle w:val="110"/>
        <w:tblW w:w="9356"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51"/>
        <w:gridCol w:w="857"/>
        <w:gridCol w:w="2403"/>
        <w:gridCol w:w="2410"/>
        <w:gridCol w:w="992"/>
      </w:tblGrid>
      <w:tr w:rsidR="004C05D8" w:rsidRPr="004C05D8" w14:paraId="5AA6DDF6" w14:textId="77777777" w:rsidTr="007D1ABA">
        <w:trPr>
          <w:trHeight w:val="315"/>
          <w:tblHeader/>
        </w:trPr>
        <w:tc>
          <w:tcPr>
            <w:tcW w:w="1843" w:type="dxa"/>
            <w:tcBorders>
              <w:top w:val="single" w:sz="4" w:space="0" w:color="auto"/>
              <w:bottom w:val="single" w:sz="4" w:space="0" w:color="auto"/>
            </w:tcBorders>
            <w:noWrap/>
            <w:vAlign w:val="center"/>
            <w:hideMark/>
          </w:tcPr>
          <w:p w14:paraId="7DB20C20" w14:textId="77777777" w:rsidR="004C05D8" w:rsidRPr="004C05D8" w:rsidRDefault="004C05D8" w:rsidP="004C05D8">
            <w:pPr>
              <w:widowControl w:val="0"/>
              <w:jc w:val="center"/>
              <w:rPr>
                <w:rFonts w:eastAsia="PMingLiU"/>
                <w:szCs w:val="22"/>
              </w:rPr>
            </w:pPr>
            <w:r w:rsidRPr="004C05D8">
              <w:rPr>
                <w:rFonts w:eastAsia="PMingLiU"/>
                <w:szCs w:val="22"/>
              </w:rPr>
              <w:t>Paper</w:t>
            </w:r>
          </w:p>
        </w:tc>
        <w:tc>
          <w:tcPr>
            <w:tcW w:w="851" w:type="dxa"/>
            <w:tcBorders>
              <w:top w:val="single" w:sz="4" w:space="0" w:color="auto"/>
              <w:bottom w:val="single" w:sz="4" w:space="0" w:color="auto"/>
            </w:tcBorders>
            <w:noWrap/>
            <w:vAlign w:val="center"/>
            <w:hideMark/>
          </w:tcPr>
          <w:p w14:paraId="328835B1" w14:textId="77777777" w:rsidR="004C05D8" w:rsidRPr="004C05D8" w:rsidRDefault="004C05D8" w:rsidP="004C05D8">
            <w:pPr>
              <w:widowControl w:val="0"/>
              <w:jc w:val="center"/>
              <w:rPr>
                <w:rFonts w:eastAsia="PMingLiU"/>
                <w:szCs w:val="22"/>
              </w:rPr>
            </w:pPr>
            <w:r w:rsidRPr="004C05D8">
              <w:rPr>
                <w:rFonts w:eastAsia="PMingLiU"/>
                <w:szCs w:val="22"/>
              </w:rPr>
              <w:t>Study</w:t>
            </w:r>
          </w:p>
        </w:tc>
        <w:tc>
          <w:tcPr>
            <w:tcW w:w="857" w:type="dxa"/>
            <w:tcBorders>
              <w:top w:val="single" w:sz="4" w:space="0" w:color="auto"/>
              <w:bottom w:val="single" w:sz="4" w:space="0" w:color="auto"/>
            </w:tcBorders>
            <w:noWrap/>
            <w:vAlign w:val="center"/>
            <w:hideMark/>
          </w:tcPr>
          <w:p w14:paraId="2E8089C3" w14:textId="77777777" w:rsidR="004C05D8" w:rsidRPr="004C05D8" w:rsidRDefault="004C05D8" w:rsidP="004C05D8">
            <w:pPr>
              <w:widowControl w:val="0"/>
              <w:jc w:val="center"/>
              <w:rPr>
                <w:rFonts w:eastAsia="PMingLiU"/>
                <w:szCs w:val="22"/>
              </w:rPr>
            </w:pPr>
            <w:r w:rsidRPr="004C05D8">
              <w:rPr>
                <w:rFonts w:eastAsia="PMingLiU"/>
                <w:szCs w:val="22"/>
              </w:rPr>
              <w:t>Var 1</w:t>
            </w:r>
          </w:p>
        </w:tc>
        <w:tc>
          <w:tcPr>
            <w:tcW w:w="2403" w:type="dxa"/>
            <w:tcBorders>
              <w:top w:val="single" w:sz="4" w:space="0" w:color="auto"/>
              <w:bottom w:val="single" w:sz="4" w:space="0" w:color="auto"/>
            </w:tcBorders>
            <w:noWrap/>
            <w:vAlign w:val="center"/>
            <w:hideMark/>
          </w:tcPr>
          <w:p w14:paraId="1431DC1A" w14:textId="77777777" w:rsidR="004C05D8" w:rsidRPr="004C05D8" w:rsidRDefault="004C05D8" w:rsidP="004C05D8">
            <w:pPr>
              <w:widowControl w:val="0"/>
              <w:jc w:val="center"/>
              <w:rPr>
                <w:rFonts w:eastAsia="PMingLiU"/>
                <w:szCs w:val="22"/>
              </w:rPr>
            </w:pPr>
            <w:r w:rsidRPr="004C05D8">
              <w:rPr>
                <w:rFonts w:eastAsia="PMingLiU"/>
                <w:szCs w:val="22"/>
              </w:rPr>
              <w:t>Var 2</w:t>
            </w:r>
          </w:p>
        </w:tc>
        <w:tc>
          <w:tcPr>
            <w:tcW w:w="2410" w:type="dxa"/>
            <w:tcBorders>
              <w:top w:val="single" w:sz="4" w:space="0" w:color="auto"/>
              <w:bottom w:val="single" w:sz="4" w:space="0" w:color="auto"/>
            </w:tcBorders>
            <w:noWrap/>
            <w:vAlign w:val="center"/>
            <w:hideMark/>
          </w:tcPr>
          <w:p w14:paraId="57D59840" w14:textId="77777777" w:rsidR="004C05D8" w:rsidRPr="004C05D8" w:rsidRDefault="004C05D8" w:rsidP="004C05D8">
            <w:pPr>
              <w:widowControl w:val="0"/>
              <w:jc w:val="center"/>
              <w:rPr>
                <w:rFonts w:eastAsia="PMingLiU"/>
                <w:szCs w:val="22"/>
              </w:rPr>
            </w:pPr>
            <w:r w:rsidRPr="004C05D8">
              <w:rPr>
                <w:rFonts w:eastAsia="PMingLiU"/>
                <w:szCs w:val="22"/>
              </w:rPr>
              <w:t>Var 3</w:t>
            </w:r>
          </w:p>
        </w:tc>
        <w:tc>
          <w:tcPr>
            <w:tcW w:w="992" w:type="dxa"/>
            <w:tcBorders>
              <w:top w:val="single" w:sz="4" w:space="0" w:color="auto"/>
              <w:bottom w:val="single" w:sz="4" w:space="0" w:color="auto"/>
            </w:tcBorders>
            <w:vAlign w:val="center"/>
          </w:tcPr>
          <w:p w14:paraId="383EC20A" w14:textId="77777777" w:rsidR="004C05D8" w:rsidRPr="004C05D8" w:rsidRDefault="004C05D8" w:rsidP="004C05D8">
            <w:pPr>
              <w:widowControl w:val="0"/>
              <w:jc w:val="center"/>
              <w:rPr>
                <w:rFonts w:eastAsia="宋体"/>
                <w:szCs w:val="22"/>
              </w:rPr>
            </w:pPr>
            <w:r w:rsidRPr="004C05D8">
              <w:rPr>
                <w:rFonts w:eastAsia="宋体"/>
                <w:szCs w:val="22"/>
              </w:rPr>
              <w:t>Var 4</w:t>
            </w:r>
          </w:p>
        </w:tc>
      </w:tr>
      <w:tr w:rsidR="004C05D8" w:rsidRPr="004C05D8" w14:paraId="3D4A4164" w14:textId="77777777" w:rsidTr="007D1ABA">
        <w:trPr>
          <w:trHeight w:val="449"/>
        </w:trPr>
        <w:tc>
          <w:tcPr>
            <w:tcW w:w="1843" w:type="dxa"/>
            <w:tcBorders>
              <w:top w:val="single" w:sz="4" w:space="0" w:color="auto"/>
            </w:tcBorders>
            <w:noWrap/>
            <w:vAlign w:val="center"/>
          </w:tcPr>
          <w:p w14:paraId="4E9E0886" w14:textId="77777777" w:rsidR="004C05D8" w:rsidRPr="004C05D8" w:rsidRDefault="004C05D8" w:rsidP="004C05D8">
            <w:pPr>
              <w:widowControl w:val="0"/>
              <w:jc w:val="center"/>
              <w:rPr>
                <w:rFonts w:eastAsia="宋体"/>
                <w:szCs w:val="22"/>
              </w:rPr>
            </w:pPr>
            <w:r w:rsidRPr="004C05D8">
              <w:rPr>
                <w:rFonts w:eastAsia="宋体" w:hint="eastAsia"/>
                <w:szCs w:val="22"/>
              </w:rPr>
              <w:t>H</w:t>
            </w:r>
            <w:r w:rsidRPr="004C05D8">
              <w:rPr>
                <w:rFonts w:eastAsia="宋体"/>
                <w:szCs w:val="22"/>
              </w:rPr>
              <w:t>u (2016)</w:t>
            </w:r>
          </w:p>
        </w:tc>
        <w:tc>
          <w:tcPr>
            <w:tcW w:w="851" w:type="dxa"/>
            <w:tcBorders>
              <w:top w:val="single" w:sz="4" w:space="0" w:color="auto"/>
            </w:tcBorders>
            <w:noWrap/>
            <w:vAlign w:val="center"/>
          </w:tcPr>
          <w:p w14:paraId="1FB9D493" w14:textId="77777777" w:rsidR="004C05D8" w:rsidRPr="004C05D8" w:rsidRDefault="004C05D8" w:rsidP="004C05D8">
            <w:pPr>
              <w:widowControl w:val="0"/>
              <w:jc w:val="center"/>
              <w:rPr>
                <w:rFonts w:eastAsia="宋体"/>
                <w:szCs w:val="22"/>
              </w:rPr>
            </w:pPr>
            <w:r w:rsidRPr="004C05D8">
              <w:rPr>
                <w:rFonts w:eastAsia="宋体" w:hint="eastAsia"/>
                <w:szCs w:val="22"/>
              </w:rPr>
              <w:t>1</w:t>
            </w:r>
          </w:p>
        </w:tc>
        <w:tc>
          <w:tcPr>
            <w:tcW w:w="857" w:type="dxa"/>
            <w:tcBorders>
              <w:top w:val="single" w:sz="4" w:space="0" w:color="auto"/>
            </w:tcBorders>
            <w:vAlign w:val="center"/>
          </w:tcPr>
          <w:p w14:paraId="371CC15A"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tcBorders>
              <w:top w:val="single" w:sz="4" w:space="0" w:color="auto"/>
            </w:tcBorders>
            <w:vAlign w:val="center"/>
          </w:tcPr>
          <w:p w14:paraId="65326B24"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tcBorders>
              <w:top w:val="single" w:sz="4" w:space="0" w:color="auto"/>
            </w:tcBorders>
            <w:vAlign w:val="center"/>
          </w:tcPr>
          <w:p w14:paraId="5A452EED" w14:textId="77777777" w:rsidR="004C05D8" w:rsidRPr="004C05D8" w:rsidRDefault="004C05D8" w:rsidP="004C05D8">
            <w:pPr>
              <w:widowControl w:val="0"/>
              <w:jc w:val="center"/>
              <w:rPr>
                <w:rFonts w:eastAsia="宋体"/>
                <w:szCs w:val="22"/>
              </w:rPr>
            </w:pPr>
            <w:r w:rsidRPr="004C05D8">
              <w:rPr>
                <w:rFonts w:eastAsia="宋体"/>
                <w:szCs w:val="22"/>
              </w:rPr>
              <w:t xml:space="preserve">Emotion </w:t>
            </w:r>
          </w:p>
          <w:p w14:paraId="2B2614B0" w14:textId="77777777" w:rsidR="004C05D8" w:rsidRPr="004C05D8" w:rsidRDefault="004C05D8" w:rsidP="004C05D8">
            <w:pPr>
              <w:widowControl w:val="0"/>
              <w:jc w:val="center"/>
              <w:rPr>
                <w:rFonts w:eastAsia="宋体"/>
                <w:sz w:val="20"/>
                <w:szCs w:val="22"/>
              </w:rPr>
            </w:pPr>
            <w:r w:rsidRPr="004C05D8">
              <w:rPr>
                <w:rFonts w:eastAsia="宋体"/>
                <w:sz w:val="20"/>
                <w:szCs w:val="22"/>
              </w:rPr>
              <w:t>Control; Neutral;</w:t>
            </w:r>
          </w:p>
          <w:p w14:paraId="6EF46E90" w14:textId="77777777" w:rsidR="004C05D8" w:rsidRPr="004C05D8" w:rsidRDefault="004C05D8" w:rsidP="004C05D8">
            <w:pPr>
              <w:widowControl w:val="0"/>
              <w:jc w:val="center"/>
              <w:rPr>
                <w:rFonts w:eastAsia="宋体"/>
                <w:szCs w:val="22"/>
              </w:rPr>
            </w:pPr>
            <w:r w:rsidRPr="004C05D8">
              <w:rPr>
                <w:rFonts w:eastAsia="宋体"/>
                <w:sz w:val="20"/>
                <w:szCs w:val="22"/>
              </w:rPr>
              <w:t>Happy; Sad</w:t>
            </w:r>
          </w:p>
        </w:tc>
        <w:tc>
          <w:tcPr>
            <w:tcW w:w="992" w:type="dxa"/>
            <w:tcBorders>
              <w:top w:val="single" w:sz="4" w:space="0" w:color="auto"/>
            </w:tcBorders>
            <w:vAlign w:val="center"/>
          </w:tcPr>
          <w:p w14:paraId="32428738" w14:textId="77777777" w:rsidR="004C05D8" w:rsidRPr="004C05D8" w:rsidRDefault="004C05D8" w:rsidP="004C05D8">
            <w:pPr>
              <w:widowControl w:val="0"/>
              <w:jc w:val="center"/>
              <w:rPr>
                <w:rFonts w:eastAsia="宋体"/>
                <w:szCs w:val="22"/>
              </w:rPr>
            </w:pPr>
            <w:r w:rsidRPr="004C05D8">
              <w:rPr>
                <w:rFonts w:eastAsia="宋体" w:hint="eastAsia"/>
                <w:szCs w:val="22"/>
              </w:rPr>
              <w:t>S</w:t>
            </w:r>
            <w:r w:rsidRPr="004C05D8">
              <w:rPr>
                <w:rFonts w:eastAsia="宋体"/>
                <w:szCs w:val="22"/>
              </w:rPr>
              <w:t>ession</w:t>
            </w:r>
          </w:p>
        </w:tc>
      </w:tr>
      <w:tr w:rsidR="004C05D8" w:rsidRPr="004C05D8" w14:paraId="6DBF7ADF" w14:textId="77777777" w:rsidTr="007D1ABA">
        <w:trPr>
          <w:trHeight w:val="757"/>
        </w:trPr>
        <w:tc>
          <w:tcPr>
            <w:tcW w:w="1843" w:type="dxa"/>
            <w:noWrap/>
            <w:vAlign w:val="center"/>
            <w:hideMark/>
          </w:tcPr>
          <w:p w14:paraId="64BB6F32" w14:textId="197AD313"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51" w:type="dxa"/>
            <w:noWrap/>
            <w:vAlign w:val="center"/>
            <w:hideMark/>
          </w:tcPr>
          <w:p w14:paraId="05A5B127"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vAlign w:val="center"/>
            <w:hideMark/>
          </w:tcPr>
          <w:p w14:paraId="4089CC6E"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17478B3"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2410" w:type="dxa"/>
            <w:vAlign w:val="center"/>
            <w:hideMark/>
          </w:tcPr>
          <w:p w14:paraId="6C470B3E" w14:textId="77777777" w:rsidR="004C05D8" w:rsidRPr="004C05D8" w:rsidRDefault="004C05D8" w:rsidP="004C05D8">
            <w:pPr>
              <w:widowControl w:val="0"/>
              <w:jc w:val="center"/>
              <w:rPr>
                <w:rFonts w:eastAsia="PMingLiU"/>
                <w:sz w:val="18"/>
                <w:szCs w:val="22"/>
              </w:rPr>
            </w:pPr>
            <w:r w:rsidRPr="004C05D8">
              <w:rPr>
                <w:rFonts w:eastAsia="PMingLiU"/>
                <w:szCs w:val="22"/>
              </w:rPr>
              <w:t>Mood(Session)</w:t>
            </w:r>
            <w:r w:rsidRPr="00E51E8E">
              <w:rPr>
                <w:rFonts w:eastAsia="PMingLiU"/>
                <w:szCs w:val="22"/>
                <w:vertAlign w:val="superscript"/>
              </w:rPr>
              <w:footnoteReference w:id="1"/>
            </w:r>
          </w:p>
        </w:tc>
        <w:tc>
          <w:tcPr>
            <w:tcW w:w="992" w:type="dxa"/>
            <w:vAlign w:val="center"/>
          </w:tcPr>
          <w:p w14:paraId="7C874DC5" w14:textId="77777777" w:rsidR="004C05D8" w:rsidRPr="004C05D8" w:rsidRDefault="004C05D8" w:rsidP="004C05D8">
            <w:pPr>
              <w:widowControl w:val="0"/>
              <w:jc w:val="center"/>
              <w:rPr>
                <w:rFonts w:eastAsia="PMingLiU"/>
                <w:szCs w:val="22"/>
              </w:rPr>
            </w:pPr>
          </w:p>
        </w:tc>
      </w:tr>
      <w:tr w:rsidR="004C05D8" w:rsidRPr="004C05D8" w14:paraId="669041A0" w14:textId="77777777" w:rsidTr="007D1ABA">
        <w:trPr>
          <w:trHeight w:val="770"/>
        </w:trPr>
        <w:tc>
          <w:tcPr>
            <w:tcW w:w="1843" w:type="dxa"/>
            <w:noWrap/>
            <w:vAlign w:val="center"/>
            <w:hideMark/>
          </w:tcPr>
          <w:p w14:paraId="65D9A409" w14:textId="18003242"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51" w:type="dxa"/>
            <w:noWrap/>
            <w:vAlign w:val="center"/>
            <w:hideMark/>
          </w:tcPr>
          <w:p w14:paraId="6976E42E"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111C9CAB"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11B30B70"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Mother; Acquaintance/None</w:t>
            </w:r>
          </w:p>
        </w:tc>
        <w:tc>
          <w:tcPr>
            <w:tcW w:w="2410" w:type="dxa"/>
            <w:noWrap/>
            <w:vAlign w:val="center"/>
            <w:hideMark/>
          </w:tcPr>
          <w:p w14:paraId="1CCA8DD3" w14:textId="77777777" w:rsidR="004C05D8" w:rsidRPr="004C05D8" w:rsidRDefault="004C05D8" w:rsidP="004C05D8">
            <w:pPr>
              <w:widowControl w:val="0"/>
              <w:jc w:val="center"/>
              <w:rPr>
                <w:rFonts w:eastAsia="PMingLiU"/>
                <w:szCs w:val="22"/>
              </w:rPr>
            </w:pPr>
          </w:p>
        </w:tc>
        <w:tc>
          <w:tcPr>
            <w:tcW w:w="992" w:type="dxa"/>
            <w:vAlign w:val="center"/>
          </w:tcPr>
          <w:p w14:paraId="21AF8BBB" w14:textId="77777777" w:rsidR="004C05D8" w:rsidRPr="004C05D8" w:rsidRDefault="004C05D8" w:rsidP="004C05D8">
            <w:pPr>
              <w:widowControl w:val="0"/>
              <w:jc w:val="center"/>
              <w:rPr>
                <w:rFonts w:eastAsia="PMingLiU"/>
                <w:szCs w:val="22"/>
              </w:rPr>
            </w:pPr>
          </w:p>
        </w:tc>
      </w:tr>
      <w:tr w:rsidR="004C05D8" w:rsidRPr="004C05D8" w14:paraId="61F4130F" w14:textId="77777777" w:rsidTr="007D1ABA">
        <w:trPr>
          <w:trHeight w:val="642"/>
        </w:trPr>
        <w:tc>
          <w:tcPr>
            <w:tcW w:w="1843" w:type="dxa"/>
            <w:vMerge w:val="restart"/>
            <w:noWrap/>
            <w:vAlign w:val="center"/>
            <w:hideMark/>
          </w:tcPr>
          <w:p w14:paraId="473275E9" w14:textId="08A3BD6A"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51" w:type="dxa"/>
            <w:noWrap/>
            <w:vAlign w:val="center"/>
            <w:hideMark/>
          </w:tcPr>
          <w:p w14:paraId="75E23CDD"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0345E698"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noWrap/>
            <w:vAlign w:val="center"/>
            <w:hideMark/>
          </w:tcPr>
          <w:p w14:paraId="2BAC15E2"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vAlign w:val="center"/>
            <w:hideMark/>
          </w:tcPr>
          <w:p w14:paraId="03D04F95" w14:textId="77777777" w:rsidR="004C05D8" w:rsidRPr="004C05D8" w:rsidRDefault="004C05D8" w:rsidP="004C05D8">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6989AE64" w14:textId="77777777" w:rsidR="004C05D8" w:rsidRPr="004C05D8" w:rsidRDefault="004C05D8" w:rsidP="004C05D8">
            <w:pPr>
              <w:widowControl w:val="0"/>
              <w:jc w:val="center"/>
              <w:rPr>
                <w:rFonts w:eastAsia="PMingLiU"/>
                <w:szCs w:val="22"/>
              </w:rPr>
            </w:pPr>
          </w:p>
        </w:tc>
      </w:tr>
      <w:tr w:rsidR="004C05D8" w:rsidRPr="004C05D8" w14:paraId="2EC5BE6F" w14:textId="77777777" w:rsidTr="007D1ABA">
        <w:trPr>
          <w:trHeight w:val="566"/>
        </w:trPr>
        <w:tc>
          <w:tcPr>
            <w:tcW w:w="1843" w:type="dxa"/>
            <w:vMerge/>
            <w:noWrap/>
            <w:vAlign w:val="center"/>
            <w:hideMark/>
          </w:tcPr>
          <w:p w14:paraId="6B8C1365" w14:textId="77777777" w:rsidR="004C05D8" w:rsidRPr="004C05D8" w:rsidRDefault="004C05D8" w:rsidP="004C05D8">
            <w:pPr>
              <w:widowControl w:val="0"/>
              <w:jc w:val="center"/>
              <w:rPr>
                <w:rFonts w:eastAsia="PMingLiU"/>
                <w:szCs w:val="22"/>
              </w:rPr>
            </w:pPr>
          </w:p>
        </w:tc>
        <w:tc>
          <w:tcPr>
            <w:tcW w:w="851" w:type="dxa"/>
            <w:vAlign w:val="center"/>
            <w:hideMark/>
          </w:tcPr>
          <w:p w14:paraId="77D0E793" w14:textId="77777777" w:rsidR="004C05D8" w:rsidRPr="004C05D8" w:rsidRDefault="004C05D8" w:rsidP="004C05D8">
            <w:pPr>
              <w:widowControl w:val="0"/>
              <w:jc w:val="center"/>
              <w:rPr>
                <w:rFonts w:eastAsia="PMingLiU"/>
                <w:szCs w:val="22"/>
              </w:rPr>
            </w:pPr>
            <w:r w:rsidRPr="004C05D8">
              <w:rPr>
                <w:rFonts w:eastAsia="PMingLiU"/>
                <w:szCs w:val="22"/>
              </w:rPr>
              <w:t>2</w:t>
            </w:r>
            <w:r w:rsidRPr="004C05D8">
              <w:rPr>
                <w:rFonts w:eastAsia="PMingLiU"/>
                <w:szCs w:val="22"/>
                <w:vertAlign w:val="superscript"/>
              </w:rPr>
              <w:footnoteReference w:id="2"/>
            </w:r>
          </w:p>
        </w:tc>
        <w:tc>
          <w:tcPr>
            <w:tcW w:w="857" w:type="dxa"/>
            <w:noWrap/>
            <w:vAlign w:val="center"/>
            <w:hideMark/>
          </w:tcPr>
          <w:p w14:paraId="2450E32C"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noWrap/>
            <w:vAlign w:val="center"/>
            <w:hideMark/>
          </w:tcPr>
          <w:p w14:paraId="4E27D0B2" w14:textId="77777777" w:rsidR="004C05D8" w:rsidRPr="004C05D8" w:rsidRDefault="004C05D8" w:rsidP="004C05D8">
            <w:pPr>
              <w:widowControl w:val="0"/>
              <w:jc w:val="center"/>
              <w:rPr>
                <w:rFonts w:eastAsia="PMingLiU"/>
                <w:szCs w:val="22"/>
              </w:rPr>
            </w:pPr>
            <w:r w:rsidRPr="004C05D8">
              <w:rPr>
                <w:rFonts w:eastAsia="PMingLiU"/>
                <w:szCs w:val="22"/>
              </w:rPr>
              <w:t>Identity</w:t>
            </w:r>
          </w:p>
        </w:tc>
        <w:tc>
          <w:tcPr>
            <w:tcW w:w="2410" w:type="dxa"/>
            <w:vAlign w:val="center"/>
            <w:hideMark/>
          </w:tcPr>
          <w:p w14:paraId="687E21F7" w14:textId="77777777" w:rsidR="004C05D8" w:rsidRPr="004C05D8" w:rsidRDefault="004C05D8" w:rsidP="004C05D8">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49E9F0BF" w14:textId="77777777" w:rsidR="004C05D8" w:rsidRPr="004C05D8" w:rsidRDefault="004C05D8" w:rsidP="004C05D8">
            <w:pPr>
              <w:widowControl w:val="0"/>
              <w:jc w:val="center"/>
              <w:rPr>
                <w:rFonts w:eastAsia="PMingLiU"/>
                <w:szCs w:val="22"/>
              </w:rPr>
            </w:pPr>
          </w:p>
        </w:tc>
      </w:tr>
      <w:tr w:rsidR="004C05D8" w:rsidRPr="004C05D8" w14:paraId="10B41E68" w14:textId="77777777" w:rsidTr="007D1ABA">
        <w:trPr>
          <w:trHeight w:val="557"/>
        </w:trPr>
        <w:tc>
          <w:tcPr>
            <w:tcW w:w="1843" w:type="dxa"/>
            <w:vMerge w:val="restart"/>
            <w:noWrap/>
            <w:vAlign w:val="center"/>
            <w:hideMark/>
          </w:tcPr>
          <w:p w14:paraId="73276324" w14:textId="6C5BE9DC" w:rsidR="004C05D8" w:rsidRPr="004C05D8" w:rsidRDefault="004C05D8" w:rsidP="004C05D8">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51" w:type="dxa"/>
            <w:noWrap/>
            <w:vAlign w:val="center"/>
            <w:hideMark/>
          </w:tcPr>
          <w:p w14:paraId="49134C78" w14:textId="77777777" w:rsidR="004C05D8" w:rsidRPr="004C05D8" w:rsidRDefault="004C05D8" w:rsidP="004C05D8">
            <w:pPr>
              <w:widowControl w:val="0"/>
              <w:jc w:val="center"/>
              <w:rPr>
                <w:rFonts w:eastAsia="PMingLiU"/>
                <w:szCs w:val="22"/>
              </w:rPr>
            </w:pPr>
            <w:r w:rsidRPr="004C05D8">
              <w:rPr>
                <w:rFonts w:eastAsia="PMingLiU"/>
                <w:szCs w:val="22"/>
              </w:rPr>
              <w:t>1</w:t>
            </w:r>
          </w:p>
        </w:tc>
        <w:tc>
          <w:tcPr>
            <w:tcW w:w="857" w:type="dxa"/>
            <w:noWrap/>
            <w:vAlign w:val="center"/>
            <w:hideMark/>
          </w:tcPr>
          <w:p w14:paraId="0469831F"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5ED7E279"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noWrap/>
            <w:vAlign w:val="center"/>
            <w:hideMark/>
          </w:tcPr>
          <w:p w14:paraId="1B182E3A" w14:textId="77777777" w:rsidR="004C05D8" w:rsidRPr="004C05D8" w:rsidRDefault="004C05D8" w:rsidP="004C05D8">
            <w:pPr>
              <w:widowControl w:val="0"/>
              <w:jc w:val="center"/>
              <w:rPr>
                <w:rFonts w:eastAsia="PMingLiU"/>
                <w:szCs w:val="22"/>
              </w:rPr>
            </w:pPr>
          </w:p>
        </w:tc>
        <w:tc>
          <w:tcPr>
            <w:tcW w:w="992" w:type="dxa"/>
            <w:vAlign w:val="center"/>
          </w:tcPr>
          <w:p w14:paraId="09B21AA0" w14:textId="77777777" w:rsidR="004C05D8" w:rsidRPr="004C05D8" w:rsidRDefault="004C05D8" w:rsidP="004C05D8">
            <w:pPr>
              <w:widowControl w:val="0"/>
              <w:jc w:val="center"/>
              <w:rPr>
                <w:rFonts w:eastAsia="PMingLiU"/>
                <w:szCs w:val="22"/>
              </w:rPr>
            </w:pPr>
          </w:p>
        </w:tc>
      </w:tr>
      <w:tr w:rsidR="004C05D8" w:rsidRPr="004C05D8" w14:paraId="0D770004" w14:textId="77777777" w:rsidTr="007D1ABA">
        <w:trPr>
          <w:trHeight w:val="595"/>
        </w:trPr>
        <w:tc>
          <w:tcPr>
            <w:tcW w:w="1843" w:type="dxa"/>
            <w:vMerge/>
            <w:noWrap/>
            <w:vAlign w:val="center"/>
            <w:hideMark/>
          </w:tcPr>
          <w:p w14:paraId="68FF2AAF" w14:textId="77777777" w:rsidR="004C05D8" w:rsidRPr="004C05D8" w:rsidRDefault="004C05D8" w:rsidP="004C05D8">
            <w:pPr>
              <w:widowControl w:val="0"/>
              <w:jc w:val="center"/>
              <w:rPr>
                <w:rFonts w:eastAsia="PMingLiU"/>
                <w:szCs w:val="22"/>
              </w:rPr>
            </w:pPr>
          </w:p>
        </w:tc>
        <w:tc>
          <w:tcPr>
            <w:tcW w:w="851" w:type="dxa"/>
            <w:noWrap/>
            <w:vAlign w:val="center"/>
            <w:hideMark/>
          </w:tcPr>
          <w:p w14:paraId="2015708A" w14:textId="77777777" w:rsidR="004C05D8" w:rsidRPr="004C05D8" w:rsidRDefault="004C05D8" w:rsidP="004C05D8">
            <w:pPr>
              <w:widowControl w:val="0"/>
              <w:jc w:val="center"/>
              <w:rPr>
                <w:rFonts w:eastAsia="PMingLiU"/>
                <w:szCs w:val="22"/>
              </w:rPr>
            </w:pPr>
            <w:r w:rsidRPr="004C05D8">
              <w:rPr>
                <w:rFonts w:eastAsia="PMingLiU"/>
                <w:szCs w:val="22"/>
              </w:rPr>
              <w:t>2</w:t>
            </w:r>
          </w:p>
        </w:tc>
        <w:tc>
          <w:tcPr>
            <w:tcW w:w="857" w:type="dxa"/>
            <w:noWrap/>
            <w:vAlign w:val="center"/>
            <w:hideMark/>
          </w:tcPr>
          <w:p w14:paraId="718B265C"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24B9B86"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vAlign w:val="center"/>
            <w:hideMark/>
          </w:tcPr>
          <w:p w14:paraId="299A2026" w14:textId="77777777" w:rsidR="004C05D8" w:rsidRPr="004C05D8" w:rsidRDefault="004C05D8" w:rsidP="004C05D8">
            <w:pPr>
              <w:widowControl w:val="0"/>
              <w:jc w:val="center"/>
              <w:rPr>
                <w:rFonts w:eastAsia="PMingLiU"/>
                <w:szCs w:val="22"/>
              </w:rPr>
            </w:pPr>
            <w:r w:rsidRPr="004C05D8">
              <w:rPr>
                <w:rFonts w:eastAsia="PMingLiU"/>
                <w:szCs w:val="22"/>
              </w:rPr>
              <w:t>Frequency</w:t>
            </w:r>
          </w:p>
          <w:p w14:paraId="18D01BB0" w14:textId="77777777" w:rsidR="004C05D8" w:rsidRPr="004C05D8" w:rsidRDefault="004C05D8" w:rsidP="004C05D8">
            <w:pPr>
              <w:widowControl w:val="0"/>
              <w:jc w:val="center"/>
              <w:rPr>
                <w:rFonts w:eastAsia="PMingLiU"/>
                <w:szCs w:val="22"/>
              </w:rPr>
            </w:pPr>
            <w:r w:rsidRPr="004C05D8">
              <w:rPr>
                <w:rFonts w:eastAsia="PMingLiU"/>
                <w:sz w:val="18"/>
                <w:szCs w:val="22"/>
              </w:rPr>
              <w:t>self &gt; friend</w:t>
            </w:r>
          </w:p>
        </w:tc>
        <w:tc>
          <w:tcPr>
            <w:tcW w:w="992" w:type="dxa"/>
            <w:vAlign w:val="center"/>
          </w:tcPr>
          <w:p w14:paraId="02C2FD2B" w14:textId="77777777" w:rsidR="004C05D8" w:rsidRPr="004C05D8" w:rsidRDefault="004C05D8" w:rsidP="004C05D8">
            <w:pPr>
              <w:widowControl w:val="0"/>
              <w:jc w:val="center"/>
              <w:rPr>
                <w:rFonts w:eastAsia="PMingLiU"/>
                <w:szCs w:val="22"/>
              </w:rPr>
            </w:pPr>
          </w:p>
        </w:tc>
      </w:tr>
      <w:tr w:rsidR="004C05D8" w:rsidRPr="004C05D8" w14:paraId="03C8C7B9" w14:textId="77777777" w:rsidTr="007D1ABA">
        <w:trPr>
          <w:trHeight w:val="551"/>
        </w:trPr>
        <w:tc>
          <w:tcPr>
            <w:tcW w:w="1843" w:type="dxa"/>
            <w:vMerge/>
            <w:noWrap/>
            <w:vAlign w:val="center"/>
            <w:hideMark/>
          </w:tcPr>
          <w:p w14:paraId="29483F12" w14:textId="77777777" w:rsidR="004C05D8" w:rsidRPr="004C05D8" w:rsidRDefault="004C05D8" w:rsidP="004C05D8">
            <w:pPr>
              <w:widowControl w:val="0"/>
              <w:jc w:val="center"/>
              <w:rPr>
                <w:rFonts w:eastAsia="PMingLiU"/>
                <w:szCs w:val="22"/>
              </w:rPr>
            </w:pPr>
          </w:p>
        </w:tc>
        <w:tc>
          <w:tcPr>
            <w:tcW w:w="851" w:type="dxa"/>
            <w:noWrap/>
            <w:vAlign w:val="center"/>
            <w:hideMark/>
          </w:tcPr>
          <w:p w14:paraId="53A8670F" w14:textId="77777777" w:rsidR="004C05D8" w:rsidRPr="004C05D8" w:rsidRDefault="004C05D8" w:rsidP="004C05D8">
            <w:pPr>
              <w:widowControl w:val="0"/>
              <w:jc w:val="center"/>
              <w:rPr>
                <w:rFonts w:eastAsia="PMingLiU"/>
                <w:szCs w:val="22"/>
              </w:rPr>
            </w:pPr>
            <w:r w:rsidRPr="004C05D8">
              <w:rPr>
                <w:rFonts w:eastAsia="PMingLiU"/>
                <w:szCs w:val="22"/>
              </w:rPr>
              <w:t>3</w:t>
            </w:r>
          </w:p>
        </w:tc>
        <w:tc>
          <w:tcPr>
            <w:tcW w:w="857" w:type="dxa"/>
            <w:noWrap/>
            <w:vAlign w:val="center"/>
            <w:hideMark/>
          </w:tcPr>
          <w:p w14:paraId="7E869C43" w14:textId="77777777" w:rsidR="004C05D8" w:rsidRPr="004C05D8" w:rsidRDefault="004C05D8" w:rsidP="004C05D8">
            <w:pPr>
              <w:widowControl w:val="0"/>
              <w:jc w:val="center"/>
              <w:rPr>
                <w:rFonts w:eastAsia="PMingLiU"/>
                <w:szCs w:val="22"/>
              </w:rPr>
            </w:pPr>
            <w:r w:rsidRPr="004C05D8">
              <w:rPr>
                <w:rFonts w:eastAsia="PMingLiU"/>
                <w:szCs w:val="22"/>
              </w:rPr>
              <w:t>Match</w:t>
            </w:r>
          </w:p>
        </w:tc>
        <w:tc>
          <w:tcPr>
            <w:tcW w:w="2403" w:type="dxa"/>
            <w:vAlign w:val="center"/>
            <w:hideMark/>
          </w:tcPr>
          <w:p w14:paraId="0D25B32C" w14:textId="77777777" w:rsidR="004C05D8" w:rsidRPr="004C05D8" w:rsidRDefault="004C05D8" w:rsidP="004C05D8">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2410" w:type="dxa"/>
            <w:vAlign w:val="center"/>
            <w:hideMark/>
          </w:tcPr>
          <w:p w14:paraId="7A576A22" w14:textId="77777777" w:rsidR="004C05D8" w:rsidRPr="004C05D8" w:rsidRDefault="004C05D8" w:rsidP="004C05D8">
            <w:pPr>
              <w:widowControl w:val="0"/>
              <w:jc w:val="center"/>
              <w:rPr>
                <w:rFonts w:eastAsia="PMingLiU"/>
                <w:szCs w:val="22"/>
              </w:rPr>
            </w:pPr>
            <w:r w:rsidRPr="004C05D8">
              <w:rPr>
                <w:rFonts w:eastAsia="PMingLiU"/>
                <w:szCs w:val="22"/>
              </w:rPr>
              <w:t>Frequency</w:t>
            </w:r>
          </w:p>
          <w:p w14:paraId="068FA1AD" w14:textId="77777777" w:rsidR="004C05D8" w:rsidRPr="004C05D8" w:rsidRDefault="004C05D8" w:rsidP="004C05D8">
            <w:pPr>
              <w:widowControl w:val="0"/>
              <w:jc w:val="center"/>
              <w:rPr>
                <w:rFonts w:eastAsia="PMingLiU"/>
                <w:szCs w:val="22"/>
              </w:rPr>
            </w:pPr>
            <w:r w:rsidRPr="004C05D8">
              <w:rPr>
                <w:rFonts w:eastAsia="PMingLiU"/>
                <w:sz w:val="18"/>
                <w:szCs w:val="22"/>
              </w:rPr>
              <w:t>self &lt; friend</w:t>
            </w:r>
          </w:p>
        </w:tc>
        <w:tc>
          <w:tcPr>
            <w:tcW w:w="992" w:type="dxa"/>
            <w:vAlign w:val="center"/>
          </w:tcPr>
          <w:p w14:paraId="4F3A1F1F" w14:textId="77777777" w:rsidR="004C05D8" w:rsidRPr="004C05D8" w:rsidRDefault="004C05D8" w:rsidP="004C05D8">
            <w:pPr>
              <w:widowControl w:val="0"/>
              <w:jc w:val="center"/>
              <w:rPr>
                <w:rFonts w:eastAsia="PMingLiU"/>
                <w:szCs w:val="22"/>
              </w:rPr>
            </w:pPr>
          </w:p>
        </w:tc>
      </w:tr>
      <w:tr w:rsidR="004C05D8" w:rsidRPr="004C05D8" w14:paraId="2E729C8E" w14:textId="77777777" w:rsidTr="007D1ABA">
        <w:trPr>
          <w:trHeight w:val="365"/>
        </w:trPr>
        <w:tc>
          <w:tcPr>
            <w:tcW w:w="1843" w:type="dxa"/>
            <w:noWrap/>
            <w:vAlign w:val="center"/>
          </w:tcPr>
          <w:p w14:paraId="48A2C76B" w14:textId="77777777" w:rsidR="004C05D8" w:rsidRPr="004C05D8" w:rsidRDefault="004C05D8" w:rsidP="004C05D8">
            <w:pPr>
              <w:widowControl w:val="0"/>
              <w:jc w:val="center"/>
              <w:rPr>
                <w:rFonts w:eastAsia="PMingLiU"/>
                <w:szCs w:val="22"/>
              </w:rPr>
            </w:pPr>
          </w:p>
        </w:tc>
        <w:tc>
          <w:tcPr>
            <w:tcW w:w="851" w:type="dxa"/>
            <w:noWrap/>
            <w:vAlign w:val="center"/>
          </w:tcPr>
          <w:p w14:paraId="27C92B17" w14:textId="6DAE1D48"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6B86D550" w14:textId="4058E5C9"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2EB2549A" w14:textId="183C23C8"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A645936" w14:textId="77777777" w:rsidR="004C05D8" w:rsidRPr="004C05D8" w:rsidRDefault="004C05D8" w:rsidP="004C05D8">
            <w:pPr>
              <w:widowControl w:val="0"/>
              <w:jc w:val="center"/>
              <w:rPr>
                <w:rFonts w:eastAsia="PMingLiU"/>
                <w:szCs w:val="22"/>
              </w:rPr>
            </w:pPr>
          </w:p>
        </w:tc>
        <w:tc>
          <w:tcPr>
            <w:tcW w:w="992" w:type="dxa"/>
            <w:vAlign w:val="center"/>
          </w:tcPr>
          <w:p w14:paraId="46BF281C" w14:textId="77777777" w:rsidR="004C05D8" w:rsidRPr="004C05D8" w:rsidRDefault="004C05D8" w:rsidP="004C05D8">
            <w:pPr>
              <w:widowControl w:val="0"/>
              <w:jc w:val="center"/>
              <w:rPr>
                <w:rFonts w:eastAsia="PMingLiU"/>
                <w:szCs w:val="22"/>
              </w:rPr>
            </w:pPr>
          </w:p>
        </w:tc>
      </w:tr>
      <w:tr w:rsidR="004C05D8" w:rsidRPr="004C05D8" w14:paraId="786B6774" w14:textId="77777777" w:rsidTr="007D1ABA">
        <w:trPr>
          <w:trHeight w:val="284"/>
        </w:trPr>
        <w:tc>
          <w:tcPr>
            <w:tcW w:w="1843" w:type="dxa"/>
            <w:noWrap/>
            <w:vAlign w:val="center"/>
          </w:tcPr>
          <w:p w14:paraId="7DECBA04" w14:textId="71727A8A" w:rsidR="004C05D8" w:rsidRPr="004C05D8" w:rsidRDefault="00D7561F" w:rsidP="00D7561F">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51" w:type="dxa"/>
            <w:noWrap/>
            <w:vAlign w:val="center"/>
          </w:tcPr>
          <w:p w14:paraId="7DA921C3" w14:textId="4BA64F2A"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2</w:t>
            </w:r>
          </w:p>
        </w:tc>
        <w:tc>
          <w:tcPr>
            <w:tcW w:w="857" w:type="dxa"/>
            <w:noWrap/>
            <w:vAlign w:val="center"/>
          </w:tcPr>
          <w:p w14:paraId="5C812ED9" w14:textId="2D74267D"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62EF2228" w14:textId="563562C2"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AFE44E2" w14:textId="77777777" w:rsidR="004C05D8" w:rsidRPr="004C05D8" w:rsidRDefault="004C05D8" w:rsidP="004C05D8">
            <w:pPr>
              <w:widowControl w:val="0"/>
              <w:jc w:val="center"/>
              <w:rPr>
                <w:rFonts w:eastAsia="PMingLiU"/>
                <w:szCs w:val="22"/>
              </w:rPr>
            </w:pPr>
          </w:p>
        </w:tc>
        <w:tc>
          <w:tcPr>
            <w:tcW w:w="992" w:type="dxa"/>
            <w:vAlign w:val="center"/>
          </w:tcPr>
          <w:p w14:paraId="57A5383D" w14:textId="77777777" w:rsidR="004C05D8" w:rsidRPr="004C05D8" w:rsidRDefault="004C05D8" w:rsidP="004C05D8">
            <w:pPr>
              <w:widowControl w:val="0"/>
              <w:jc w:val="center"/>
              <w:rPr>
                <w:rFonts w:eastAsia="PMingLiU"/>
                <w:szCs w:val="22"/>
              </w:rPr>
            </w:pPr>
          </w:p>
        </w:tc>
      </w:tr>
      <w:tr w:rsidR="004C05D8" w:rsidRPr="004C05D8" w14:paraId="62394B49" w14:textId="77777777" w:rsidTr="007D1ABA">
        <w:trPr>
          <w:trHeight w:val="525"/>
        </w:trPr>
        <w:tc>
          <w:tcPr>
            <w:tcW w:w="1843" w:type="dxa"/>
            <w:noWrap/>
            <w:vAlign w:val="center"/>
          </w:tcPr>
          <w:p w14:paraId="4B6CD18A" w14:textId="77777777" w:rsidR="004C05D8" w:rsidRPr="004C05D8" w:rsidRDefault="004C05D8" w:rsidP="004C05D8">
            <w:pPr>
              <w:widowControl w:val="0"/>
              <w:jc w:val="center"/>
              <w:rPr>
                <w:rFonts w:eastAsia="PMingLiU"/>
                <w:szCs w:val="22"/>
              </w:rPr>
            </w:pPr>
          </w:p>
        </w:tc>
        <w:tc>
          <w:tcPr>
            <w:tcW w:w="851" w:type="dxa"/>
            <w:noWrap/>
            <w:vAlign w:val="center"/>
          </w:tcPr>
          <w:p w14:paraId="28AF737A" w14:textId="4637C969" w:rsidR="004C05D8" w:rsidRPr="00D7561F" w:rsidRDefault="00D7561F" w:rsidP="004C05D8">
            <w:pPr>
              <w:widowControl w:val="0"/>
              <w:jc w:val="center"/>
              <w:rPr>
                <w:rFonts w:eastAsiaTheme="minorEastAsia"/>
                <w:szCs w:val="22"/>
                <w:lang w:eastAsia="zh-CN"/>
              </w:rPr>
            </w:pPr>
            <w:r>
              <w:rPr>
                <w:rFonts w:eastAsiaTheme="minorEastAsia" w:hint="eastAsia"/>
                <w:szCs w:val="22"/>
                <w:lang w:eastAsia="zh-CN"/>
              </w:rPr>
              <w:t>3</w:t>
            </w:r>
          </w:p>
        </w:tc>
        <w:tc>
          <w:tcPr>
            <w:tcW w:w="857" w:type="dxa"/>
            <w:noWrap/>
            <w:vAlign w:val="center"/>
          </w:tcPr>
          <w:p w14:paraId="6DEDC8B7" w14:textId="5BF55469" w:rsidR="004C05D8" w:rsidRPr="004C05D8" w:rsidRDefault="00D7561F" w:rsidP="004C05D8">
            <w:pPr>
              <w:widowControl w:val="0"/>
              <w:jc w:val="center"/>
              <w:rPr>
                <w:rFonts w:eastAsia="PMingLiU"/>
                <w:szCs w:val="22"/>
              </w:rPr>
            </w:pPr>
            <w:r w:rsidRPr="004C05D8">
              <w:rPr>
                <w:rFonts w:eastAsia="PMingLiU"/>
                <w:szCs w:val="22"/>
              </w:rPr>
              <w:t>Match</w:t>
            </w:r>
          </w:p>
        </w:tc>
        <w:tc>
          <w:tcPr>
            <w:tcW w:w="2403" w:type="dxa"/>
            <w:vAlign w:val="center"/>
          </w:tcPr>
          <w:p w14:paraId="5639F390" w14:textId="591A81AB" w:rsidR="004C05D8" w:rsidRPr="004C05D8" w:rsidRDefault="00D7561F" w:rsidP="004C05D8">
            <w:pPr>
              <w:widowControl w:val="0"/>
              <w:jc w:val="center"/>
              <w:rPr>
                <w:rFonts w:eastAsia="PMingLiU"/>
                <w:szCs w:val="22"/>
              </w:rPr>
            </w:pPr>
            <w:r w:rsidRPr="004C05D8">
              <w:rPr>
                <w:rFonts w:eastAsia="PMingLiU"/>
                <w:szCs w:val="22"/>
              </w:rPr>
              <w:t>Identity</w:t>
            </w:r>
          </w:p>
        </w:tc>
        <w:tc>
          <w:tcPr>
            <w:tcW w:w="2410" w:type="dxa"/>
            <w:vAlign w:val="center"/>
          </w:tcPr>
          <w:p w14:paraId="0841C87D" w14:textId="77777777" w:rsidR="004C05D8" w:rsidRPr="004C05D8" w:rsidRDefault="004C05D8" w:rsidP="004C05D8">
            <w:pPr>
              <w:widowControl w:val="0"/>
              <w:jc w:val="center"/>
              <w:rPr>
                <w:rFonts w:eastAsia="PMingLiU"/>
                <w:szCs w:val="22"/>
              </w:rPr>
            </w:pPr>
          </w:p>
        </w:tc>
        <w:tc>
          <w:tcPr>
            <w:tcW w:w="992" w:type="dxa"/>
            <w:vAlign w:val="center"/>
          </w:tcPr>
          <w:p w14:paraId="5EB50979" w14:textId="77777777" w:rsidR="004C05D8" w:rsidRPr="004C05D8" w:rsidRDefault="004C05D8" w:rsidP="004C05D8">
            <w:pPr>
              <w:widowControl w:val="0"/>
              <w:jc w:val="center"/>
              <w:rPr>
                <w:rFonts w:eastAsia="PMingLiU"/>
                <w:szCs w:val="22"/>
              </w:rPr>
            </w:pPr>
          </w:p>
        </w:tc>
      </w:tr>
      <w:tr w:rsidR="00E51E8E" w:rsidRPr="004C05D8" w14:paraId="0AE3B494" w14:textId="77777777" w:rsidTr="007D1ABA">
        <w:trPr>
          <w:trHeight w:val="551"/>
        </w:trPr>
        <w:tc>
          <w:tcPr>
            <w:tcW w:w="1843" w:type="dxa"/>
            <w:noWrap/>
            <w:vAlign w:val="center"/>
          </w:tcPr>
          <w:p w14:paraId="453CA138" w14:textId="07553F27" w:rsidR="00E51E8E" w:rsidRPr="004C05D8" w:rsidRDefault="00E51E8E" w:rsidP="00E51E8E">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51" w:type="dxa"/>
            <w:noWrap/>
            <w:vAlign w:val="center"/>
          </w:tcPr>
          <w:p w14:paraId="4201C659" w14:textId="5D925F45" w:rsidR="00E51E8E" w:rsidRDefault="00E51E8E" w:rsidP="00E51E8E">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5923187A" w14:textId="138D39F5"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26ED97C" w14:textId="2BF53390"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619A49BB" w14:textId="0EED7DAB" w:rsidR="006043F5" w:rsidRPr="004C05D8" w:rsidRDefault="00E51E8E" w:rsidP="006043F5">
            <w:pPr>
              <w:widowControl w:val="0"/>
              <w:jc w:val="center"/>
              <w:rPr>
                <w:rFonts w:eastAsia="PMingLiU"/>
                <w:szCs w:val="22"/>
              </w:rPr>
            </w:pPr>
            <w:r w:rsidRPr="00E51E8E">
              <w:rPr>
                <w:rFonts w:eastAsia="PMingLiU"/>
                <w:szCs w:val="22"/>
              </w:rPr>
              <w:t>Imitation</w:t>
            </w:r>
          </w:p>
        </w:tc>
        <w:tc>
          <w:tcPr>
            <w:tcW w:w="992" w:type="dxa"/>
            <w:vAlign w:val="center"/>
          </w:tcPr>
          <w:p w14:paraId="770B630C" w14:textId="77777777" w:rsidR="00E51E8E" w:rsidRPr="004C05D8" w:rsidRDefault="00E51E8E" w:rsidP="00E51E8E">
            <w:pPr>
              <w:widowControl w:val="0"/>
              <w:jc w:val="center"/>
              <w:rPr>
                <w:rFonts w:eastAsia="PMingLiU"/>
                <w:szCs w:val="22"/>
              </w:rPr>
            </w:pPr>
          </w:p>
        </w:tc>
      </w:tr>
      <w:tr w:rsidR="00E51E8E" w:rsidRPr="004C05D8" w14:paraId="36CE4FC1" w14:textId="77777777" w:rsidTr="007D1ABA">
        <w:trPr>
          <w:trHeight w:val="305"/>
        </w:trPr>
        <w:tc>
          <w:tcPr>
            <w:tcW w:w="1843" w:type="dxa"/>
            <w:noWrap/>
            <w:vAlign w:val="center"/>
          </w:tcPr>
          <w:p w14:paraId="5C9356EC" w14:textId="77777777" w:rsidR="00E51E8E" w:rsidRPr="004C05D8" w:rsidRDefault="00E51E8E" w:rsidP="00E51E8E">
            <w:pPr>
              <w:widowControl w:val="0"/>
              <w:jc w:val="center"/>
              <w:rPr>
                <w:rFonts w:eastAsia="PMingLiU"/>
                <w:szCs w:val="22"/>
              </w:rPr>
            </w:pPr>
          </w:p>
        </w:tc>
        <w:tc>
          <w:tcPr>
            <w:tcW w:w="851" w:type="dxa"/>
            <w:noWrap/>
            <w:vAlign w:val="center"/>
          </w:tcPr>
          <w:p w14:paraId="1B7A8EAD" w14:textId="535DC690" w:rsidR="00E51E8E" w:rsidRDefault="00E51E8E" w:rsidP="00E51E8E">
            <w:pPr>
              <w:widowControl w:val="0"/>
              <w:jc w:val="center"/>
              <w:rPr>
                <w:rFonts w:eastAsiaTheme="minorEastAsia"/>
                <w:szCs w:val="22"/>
                <w:lang w:eastAsia="zh-CN"/>
              </w:rPr>
            </w:pPr>
            <w:r>
              <w:rPr>
                <w:rFonts w:eastAsiaTheme="minorEastAsia" w:hint="eastAsia"/>
                <w:szCs w:val="22"/>
                <w:lang w:eastAsia="zh-CN"/>
              </w:rPr>
              <w:t>2</w:t>
            </w:r>
          </w:p>
        </w:tc>
        <w:tc>
          <w:tcPr>
            <w:tcW w:w="857" w:type="dxa"/>
            <w:noWrap/>
            <w:vAlign w:val="center"/>
          </w:tcPr>
          <w:p w14:paraId="47C04EC0" w14:textId="373059C5"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799F5AA" w14:textId="54F0B873"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28725366" w14:textId="10F1763D" w:rsidR="00E51E8E" w:rsidRPr="004C05D8" w:rsidRDefault="00E51E8E" w:rsidP="00E51E8E">
            <w:pPr>
              <w:widowControl w:val="0"/>
              <w:jc w:val="center"/>
              <w:rPr>
                <w:rFonts w:eastAsia="PMingLiU"/>
                <w:szCs w:val="22"/>
              </w:rPr>
            </w:pPr>
            <w:r w:rsidRPr="00E51E8E">
              <w:rPr>
                <w:rFonts w:eastAsia="PMingLiU"/>
                <w:szCs w:val="22"/>
              </w:rPr>
              <w:t>Imitation</w:t>
            </w:r>
          </w:p>
        </w:tc>
        <w:tc>
          <w:tcPr>
            <w:tcW w:w="992" w:type="dxa"/>
            <w:vAlign w:val="center"/>
          </w:tcPr>
          <w:p w14:paraId="44F64553" w14:textId="77777777" w:rsidR="00E51E8E" w:rsidRPr="004C05D8" w:rsidRDefault="00E51E8E" w:rsidP="00E51E8E">
            <w:pPr>
              <w:widowControl w:val="0"/>
              <w:jc w:val="center"/>
              <w:rPr>
                <w:rFonts w:eastAsia="PMingLiU"/>
                <w:szCs w:val="22"/>
              </w:rPr>
            </w:pPr>
          </w:p>
        </w:tc>
      </w:tr>
      <w:tr w:rsidR="00E51E8E" w:rsidRPr="004C05D8" w14:paraId="3F5B542F" w14:textId="77777777" w:rsidTr="007D1ABA">
        <w:trPr>
          <w:trHeight w:val="551"/>
        </w:trPr>
        <w:tc>
          <w:tcPr>
            <w:tcW w:w="1843" w:type="dxa"/>
            <w:noWrap/>
            <w:vAlign w:val="center"/>
          </w:tcPr>
          <w:p w14:paraId="23D66759" w14:textId="6AE90CCC" w:rsidR="00E51E8E" w:rsidRPr="004C05D8" w:rsidRDefault="000C659A" w:rsidP="000C659A">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51" w:type="dxa"/>
            <w:noWrap/>
            <w:vAlign w:val="center"/>
          </w:tcPr>
          <w:p w14:paraId="734778B4" w14:textId="205A4A0C" w:rsidR="00E51E8E" w:rsidRDefault="00E51E8E" w:rsidP="00E51E8E">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17EE7426" w14:textId="607ED7CE" w:rsidR="00E51E8E" w:rsidRPr="004C05D8" w:rsidRDefault="00E51E8E" w:rsidP="00E51E8E">
            <w:pPr>
              <w:widowControl w:val="0"/>
              <w:jc w:val="center"/>
              <w:rPr>
                <w:rFonts w:eastAsia="PMingLiU"/>
                <w:szCs w:val="22"/>
              </w:rPr>
            </w:pPr>
            <w:r w:rsidRPr="004C05D8">
              <w:rPr>
                <w:rFonts w:eastAsia="PMingLiU"/>
                <w:szCs w:val="22"/>
              </w:rPr>
              <w:t>Match</w:t>
            </w:r>
          </w:p>
        </w:tc>
        <w:tc>
          <w:tcPr>
            <w:tcW w:w="2403" w:type="dxa"/>
            <w:vAlign w:val="center"/>
          </w:tcPr>
          <w:p w14:paraId="31EA98DE" w14:textId="7D29EE32" w:rsidR="00E51E8E" w:rsidRPr="004C05D8" w:rsidRDefault="00E51E8E" w:rsidP="00E51E8E">
            <w:pPr>
              <w:widowControl w:val="0"/>
              <w:jc w:val="center"/>
              <w:rPr>
                <w:rFonts w:eastAsia="PMingLiU"/>
                <w:szCs w:val="22"/>
              </w:rPr>
            </w:pPr>
            <w:r w:rsidRPr="004C05D8">
              <w:rPr>
                <w:rFonts w:eastAsia="PMingLiU"/>
                <w:szCs w:val="22"/>
              </w:rPr>
              <w:t>Identity</w:t>
            </w:r>
          </w:p>
        </w:tc>
        <w:tc>
          <w:tcPr>
            <w:tcW w:w="2410" w:type="dxa"/>
            <w:vAlign w:val="center"/>
          </w:tcPr>
          <w:p w14:paraId="3873883B" w14:textId="77777777" w:rsidR="00E51E8E" w:rsidRDefault="00E51E8E" w:rsidP="000C659A">
            <w:pPr>
              <w:widowControl w:val="0"/>
              <w:jc w:val="center"/>
              <w:rPr>
                <w:rFonts w:eastAsia="PMingLiU"/>
                <w:szCs w:val="22"/>
              </w:rPr>
            </w:pPr>
            <w:r>
              <w:rPr>
                <w:rFonts w:eastAsia="PMingLiU"/>
                <w:szCs w:val="22"/>
              </w:rPr>
              <w:t>Delay</w:t>
            </w:r>
          </w:p>
          <w:p w14:paraId="0FF745EE" w14:textId="18BA0937" w:rsidR="006043F5" w:rsidRPr="004C05D8" w:rsidRDefault="006043F5" w:rsidP="000C659A">
            <w:pPr>
              <w:widowControl w:val="0"/>
              <w:jc w:val="center"/>
              <w:rPr>
                <w:rFonts w:eastAsia="PMingLiU"/>
                <w:szCs w:val="22"/>
              </w:rPr>
            </w:pPr>
            <w:r w:rsidRPr="006043F5">
              <w:rPr>
                <w:rFonts w:eastAsia="PMingLiU"/>
                <w:sz w:val="18"/>
                <w:szCs w:val="22"/>
              </w:rPr>
              <w:t>0, 40, 120, 700</w:t>
            </w:r>
          </w:p>
        </w:tc>
        <w:tc>
          <w:tcPr>
            <w:tcW w:w="992" w:type="dxa"/>
            <w:vAlign w:val="center"/>
          </w:tcPr>
          <w:p w14:paraId="1C4287AA" w14:textId="77777777" w:rsidR="00E51E8E" w:rsidRPr="004C05D8" w:rsidRDefault="00E51E8E" w:rsidP="00E51E8E">
            <w:pPr>
              <w:widowControl w:val="0"/>
              <w:jc w:val="center"/>
              <w:rPr>
                <w:rFonts w:eastAsia="PMingLiU"/>
                <w:szCs w:val="22"/>
              </w:rPr>
            </w:pPr>
          </w:p>
        </w:tc>
      </w:tr>
      <w:tr w:rsidR="000C659A" w:rsidRPr="004C05D8" w14:paraId="2F758CA2" w14:textId="77777777" w:rsidTr="007D1ABA">
        <w:trPr>
          <w:trHeight w:val="744"/>
        </w:trPr>
        <w:tc>
          <w:tcPr>
            <w:tcW w:w="1843" w:type="dxa"/>
            <w:noWrap/>
            <w:vAlign w:val="center"/>
          </w:tcPr>
          <w:p w14:paraId="4AA02297" w14:textId="0DBA5B23" w:rsidR="000C659A" w:rsidRPr="004C05D8" w:rsidRDefault="000C659A" w:rsidP="000C659A">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51" w:type="dxa"/>
            <w:noWrap/>
            <w:vAlign w:val="center"/>
          </w:tcPr>
          <w:p w14:paraId="7C5BDE82" w14:textId="6660EB11" w:rsidR="000C659A" w:rsidRDefault="000C659A" w:rsidP="000C659A">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6B741164" w14:textId="5DF1D5C1" w:rsidR="000C659A" w:rsidRPr="004C05D8" w:rsidRDefault="000C659A" w:rsidP="000C659A">
            <w:pPr>
              <w:widowControl w:val="0"/>
              <w:jc w:val="center"/>
              <w:rPr>
                <w:rFonts w:eastAsia="PMingLiU"/>
                <w:szCs w:val="22"/>
              </w:rPr>
            </w:pPr>
            <w:r w:rsidRPr="004C05D8">
              <w:rPr>
                <w:rFonts w:eastAsia="PMingLiU"/>
                <w:szCs w:val="22"/>
              </w:rPr>
              <w:t>Match</w:t>
            </w:r>
          </w:p>
        </w:tc>
        <w:tc>
          <w:tcPr>
            <w:tcW w:w="2403" w:type="dxa"/>
            <w:vAlign w:val="center"/>
          </w:tcPr>
          <w:p w14:paraId="5ECC2662" w14:textId="21A231E5" w:rsidR="000C659A" w:rsidRPr="004C05D8" w:rsidRDefault="000C659A" w:rsidP="000C659A">
            <w:pPr>
              <w:widowControl w:val="0"/>
              <w:jc w:val="center"/>
              <w:rPr>
                <w:rFonts w:eastAsia="PMingLiU"/>
                <w:szCs w:val="22"/>
              </w:rPr>
            </w:pPr>
            <w:r w:rsidRPr="004C05D8">
              <w:rPr>
                <w:rFonts w:eastAsia="PMingLiU"/>
                <w:szCs w:val="22"/>
              </w:rPr>
              <w:t>Identity</w:t>
            </w:r>
          </w:p>
        </w:tc>
        <w:tc>
          <w:tcPr>
            <w:tcW w:w="2410" w:type="dxa"/>
            <w:vAlign w:val="center"/>
          </w:tcPr>
          <w:p w14:paraId="58E95D95" w14:textId="594A2073" w:rsidR="006043F5" w:rsidRPr="004C05D8" w:rsidRDefault="000C659A" w:rsidP="006043F5">
            <w:pPr>
              <w:widowControl w:val="0"/>
              <w:jc w:val="center"/>
              <w:rPr>
                <w:rFonts w:eastAsia="PMingLiU"/>
                <w:szCs w:val="22"/>
              </w:rPr>
            </w:pPr>
            <w:r w:rsidRPr="000C659A">
              <w:rPr>
                <w:rFonts w:eastAsia="PMingLiU"/>
                <w:szCs w:val="22"/>
              </w:rPr>
              <w:t>Stimulation</w:t>
            </w:r>
          </w:p>
        </w:tc>
        <w:tc>
          <w:tcPr>
            <w:tcW w:w="992" w:type="dxa"/>
            <w:vAlign w:val="center"/>
          </w:tcPr>
          <w:p w14:paraId="0BB8111F" w14:textId="77777777" w:rsidR="000C659A" w:rsidRPr="004C05D8" w:rsidRDefault="000C659A" w:rsidP="000C659A">
            <w:pPr>
              <w:widowControl w:val="0"/>
              <w:jc w:val="center"/>
              <w:rPr>
                <w:rFonts w:eastAsia="PMingLiU"/>
                <w:szCs w:val="22"/>
              </w:rPr>
            </w:pPr>
          </w:p>
        </w:tc>
      </w:tr>
      <w:tr w:rsidR="006043F5" w:rsidRPr="004C05D8" w14:paraId="1FFB9DD6" w14:textId="77777777" w:rsidTr="007D1ABA">
        <w:trPr>
          <w:trHeight w:val="551"/>
        </w:trPr>
        <w:tc>
          <w:tcPr>
            <w:tcW w:w="1843" w:type="dxa"/>
            <w:noWrap/>
            <w:vAlign w:val="center"/>
          </w:tcPr>
          <w:p w14:paraId="4BA0E96F" w14:textId="0BEA4D14" w:rsidR="006043F5" w:rsidRPr="004C05D8"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51" w:type="dxa"/>
            <w:noWrap/>
            <w:vAlign w:val="center"/>
          </w:tcPr>
          <w:p w14:paraId="77282535" w14:textId="67120708" w:rsid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857" w:type="dxa"/>
            <w:noWrap/>
            <w:vAlign w:val="center"/>
          </w:tcPr>
          <w:p w14:paraId="5A2852F2" w14:textId="3DE95FAC" w:rsidR="006043F5" w:rsidRPr="004C05D8" w:rsidRDefault="006043F5" w:rsidP="006043F5">
            <w:pPr>
              <w:widowControl w:val="0"/>
              <w:jc w:val="center"/>
              <w:rPr>
                <w:rFonts w:eastAsia="PMingLiU"/>
                <w:szCs w:val="22"/>
              </w:rPr>
            </w:pPr>
            <w:r w:rsidRPr="004C05D8">
              <w:rPr>
                <w:rFonts w:eastAsia="PMingLiU"/>
                <w:szCs w:val="22"/>
              </w:rPr>
              <w:t>Match</w:t>
            </w:r>
          </w:p>
        </w:tc>
        <w:tc>
          <w:tcPr>
            <w:tcW w:w="2403" w:type="dxa"/>
            <w:vAlign w:val="center"/>
          </w:tcPr>
          <w:p w14:paraId="5802EEF2" w14:textId="3D081A55" w:rsidR="006043F5" w:rsidRPr="004C05D8" w:rsidRDefault="006043F5" w:rsidP="006043F5">
            <w:pPr>
              <w:widowControl w:val="0"/>
              <w:jc w:val="center"/>
              <w:rPr>
                <w:rFonts w:eastAsia="PMingLiU"/>
                <w:szCs w:val="22"/>
              </w:rPr>
            </w:pPr>
            <w:r w:rsidRPr="004C05D8">
              <w:rPr>
                <w:rFonts w:eastAsia="PMingLiU"/>
                <w:szCs w:val="22"/>
              </w:rPr>
              <w:t>Identity</w:t>
            </w:r>
          </w:p>
        </w:tc>
        <w:tc>
          <w:tcPr>
            <w:tcW w:w="2410" w:type="dxa"/>
            <w:vAlign w:val="center"/>
          </w:tcPr>
          <w:p w14:paraId="03959C60" w14:textId="0C37ED2A" w:rsidR="006043F5" w:rsidRPr="004C05D8" w:rsidRDefault="006043F5" w:rsidP="006043F5">
            <w:pPr>
              <w:widowControl w:val="0"/>
              <w:jc w:val="center"/>
              <w:rPr>
                <w:rFonts w:eastAsia="PMingLiU"/>
                <w:szCs w:val="22"/>
              </w:rPr>
            </w:pPr>
            <w:r w:rsidRPr="000C659A">
              <w:rPr>
                <w:rFonts w:eastAsia="PMingLiU"/>
                <w:szCs w:val="22"/>
              </w:rPr>
              <w:t>Social Feedback Priming</w:t>
            </w:r>
          </w:p>
        </w:tc>
        <w:tc>
          <w:tcPr>
            <w:tcW w:w="992" w:type="dxa"/>
            <w:vAlign w:val="center"/>
          </w:tcPr>
          <w:p w14:paraId="1D9CB5EA" w14:textId="2292A61F" w:rsidR="006043F5" w:rsidRPr="006043F5" w:rsidRDefault="006043F5" w:rsidP="006043F5">
            <w:pPr>
              <w:widowControl w:val="0"/>
              <w:jc w:val="center"/>
              <w:rPr>
                <w:rFonts w:eastAsiaTheme="minorEastAsia"/>
                <w:szCs w:val="22"/>
                <w:lang w:eastAsia="zh-CN"/>
              </w:rPr>
            </w:pPr>
            <w:r>
              <w:rPr>
                <w:rFonts w:eastAsiaTheme="minorEastAsia"/>
                <w:szCs w:val="22"/>
                <w:lang w:eastAsia="zh-CN"/>
              </w:rPr>
              <w:t>Sex</w:t>
            </w:r>
          </w:p>
        </w:tc>
      </w:tr>
    </w:tbl>
    <w:p w14:paraId="7FE675B9" w14:textId="77777777" w:rsidR="004C05D8" w:rsidRPr="00CE1E54" w:rsidRDefault="004C05D8" w:rsidP="00CE1E54">
      <w:pPr>
        <w:ind w:firstLine="720"/>
        <w:rPr>
          <w:rFonts w:eastAsiaTheme="minorEastAsia"/>
          <w:lang w:val="en-US"/>
        </w:rPr>
      </w:pPr>
    </w:p>
    <w:p w14:paraId="1F920B41" w14:textId="77777777" w:rsidR="00B70AB1" w:rsidRPr="00CE1E54" w:rsidRDefault="00B70AB1" w:rsidP="00B70AB1">
      <w:pPr>
        <w:rPr>
          <w:bCs/>
          <w:lang w:val="en-US"/>
        </w:rPr>
      </w:pPr>
    </w:p>
    <w:p w14:paraId="574E3BD9" w14:textId="77777777" w:rsidR="00CF3EB6" w:rsidRDefault="00CF3EB6">
      <w:pPr>
        <w:spacing w:line="276" w:lineRule="auto"/>
        <w:rPr>
          <w:rFonts w:ascii="Calibri" w:eastAsiaTheme="majorEastAsia" w:hAnsi="Calibri"/>
          <w:b/>
          <w:sz w:val="28"/>
          <w:szCs w:val="32"/>
        </w:rPr>
      </w:pPr>
      <w:bookmarkStart w:id="22" w:name="_c49m91hl2d4p" w:colFirst="0" w:colLast="0"/>
      <w:bookmarkStart w:id="23" w:name="_Toc129367596"/>
      <w:bookmarkEnd w:id="22"/>
      <w:r>
        <w:br w:type="page"/>
      </w:r>
    </w:p>
    <w:p w14:paraId="05999AD7" w14:textId="009B0CFF" w:rsidR="00586F83" w:rsidRPr="0014261E" w:rsidRDefault="00BA0079" w:rsidP="0014261E">
      <w:pPr>
        <w:pStyle w:val="2"/>
      </w:pPr>
      <w:r w:rsidRPr="0014261E">
        <w:lastRenderedPageBreak/>
        <w:t>Pilot data</w:t>
      </w:r>
      <w:r w:rsidR="007D3F54" w:rsidRPr="0014261E">
        <w:t xml:space="preserve"> simulated data</w:t>
      </w:r>
      <w:bookmarkEnd w:id="23"/>
      <w:r w:rsidR="007D3F54" w:rsidRPr="0014261E">
        <w:t xml:space="preserve"> </w:t>
      </w:r>
    </w:p>
    <w:p w14:paraId="08BF8E5F" w14:textId="68B67F71" w:rsidR="00661D7C" w:rsidRPr="008E2954" w:rsidRDefault="009B63AA" w:rsidP="008E2954">
      <w:pPr>
        <w:ind w:firstLine="720"/>
        <w:rPr>
          <w:rFonts w:eastAsia="Calibri"/>
          <w:lang w:val="en-US"/>
        </w:rPr>
      </w:pPr>
      <w:r w:rsidRPr="009B63AA">
        <w:rPr>
          <w:bCs/>
          <w:lang w:val="en-US"/>
        </w:rPr>
        <w:t xml:space="preserve">To avoid any potential biases in hypothesis formation, we didn't conduct any statistical analysis on the </w:t>
      </w:r>
      <w:r w:rsidR="00303D95">
        <w:rPr>
          <w:bCs/>
          <w:lang w:val="en-US"/>
        </w:rPr>
        <w:t>real</w:t>
      </w:r>
      <w:r w:rsidRPr="009B63AA">
        <w:rPr>
          <w:bCs/>
          <w:lang w:val="en-US"/>
        </w:rPr>
        <w:t xml:space="preserve"> data during stage 1 registration. Instead, we generated a </w:t>
      </w:r>
      <w:r w:rsidR="00303D95">
        <w:rPr>
          <w:bCs/>
          <w:lang w:val="en-US"/>
        </w:rPr>
        <w:t>fake</w:t>
      </w:r>
      <w:r w:rsidRPr="009B63AA">
        <w:rPr>
          <w:bCs/>
          <w:lang w:val="en-US"/>
        </w:rPr>
        <w:t xml:space="preserve">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4"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512DA3">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44B59687" w14:textId="77777777" w:rsidR="001B3912" w:rsidRPr="00303D95" w:rsidRDefault="001B3912" w:rsidP="00303D95">
      <w:pPr>
        <w:rPr>
          <w:rFonts w:eastAsiaTheme="minorEastAsia"/>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4" w:name="_mo5wam9lyrd2" w:colFirst="0" w:colLast="0"/>
      <w:bookmarkStart w:id="25" w:name="_af2debhp0apz" w:colFirst="0" w:colLast="0"/>
      <w:bookmarkStart w:id="26" w:name="_x5xzkvo93gpg" w:colFirst="0" w:colLast="0"/>
      <w:bookmarkEnd w:id="24"/>
      <w:bookmarkEnd w:id="25"/>
      <w:bookmarkEnd w:id="26"/>
    </w:p>
    <w:p w14:paraId="7070CA1A" w14:textId="2FD80DBB" w:rsidR="00586F83" w:rsidRPr="0014261E" w:rsidRDefault="00BA0079" w:rsidP="0014261E">
      <w:pPr>
        <w:pStyle w:val="2"/>
      </w:pPr>
      <w:bookmarkStart w:id="27" w:name="_5w73peohap5j" w:colFirst="0" w:colLast="0"/>
      <w:bookmarkStart w:id="28" w:name="_Toc129367597"/>
      <w:bookmarkEnd w:id="27"/>
      <w:r w:rsidRPr="00B51E8A">
        <w:t>Analysis Plan</w:t>
      </w:r>
      <w:bookmarkEnd w:id="28"/>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0289FD82"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e will use the "fit_ezddm" function in the "hausekeep" package in R to obtain these two indices. However, these 11 publicly available datasets do not all adhere strictly to the original experimental design of SALT. For example, some experiments did not use the Friend label or the Stranger label. Therefore, we will make some adjustments when calculating the SPE.</w:t>
      </w:r>
    </w:p>
    <w:p w14:paraId="4A08D001" w14:textId="7DD7D3A2" w:rsidR="00C662A1" w:rsidRDefault="00E11383" w:rsidP="00DD381C">
      <w:pPr>
        <w:ind w:firstLine="720"/>
        <w:rPr>
          <w:color w:val="000000" w:themeColor="text1"/>
          <w:lang w:val="en-US"/>
        </w:rPr>
      </w:pPr>
      <w:r w:rsidRPr="00251A27">
        <w:rPr>
          <w:color w:val="000000" w:themeColor="text1"/>
          <w:lang w:val="en-US"/>
        </w:rPr>
        <w:t xml:space="preserve">We will only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this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w:t>
      </w:r>
      <w:r w:rsidRPr="00251A27">
        <w:rPr>
          <w:color w:val="000000" w:themeColor="text1"/>
          <w:lang w:val="en-US"/>
        </w:rPr>
        <w:lastRenderedPageBreak/>
        <w:t xml:space="preserve">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3412D3D0" w:rsidR="003400D7" w:rsidRDefault="0081338D" w:rsidP="0081338D">
      <w:pPr>
        <w:jc w:val="center"/>
        <w:rPr>
          <w:rFonts w:eastAsiaTheme="minorEastAsia"/>
          <w:lang w:val="en-US"/>
        </w:rPr>
      </w:pPr>
      <w:r>
        <w:rPr>
          <w:rFonts w:eastAsiaTheme="minorEastAsia"/>
          <w:noProof/>
          <w:lang w:val="en-US" w:eastAsia="zh-TW"/>
        </w:rPr>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6">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Default="003400D7" w:rsidP="00512DA3">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53C5FB0E" w14:textId="77777777" w:rsidR="00283F57" w:rsidRPr="003400D7" w:rsidRDefault="00283F57" w:rsidP="00512DA3">
      <w:pPr>
        <w:jc w:val="center"/>
        <w:rPr>
          <w:rFonts w:eastAsiaTheme="minorEastAsia"/>
          <w:lang w:val="en-US"/>
        </w:rPr>
      </w:pPr>
    </w:p>
    <w:p w14:paraId="78FF2123" w14:textId="33C6CC5B" w:rsidR="00704C8C" w:rsidRPr="00FF3620" w:rsidRDefault="00704C8C" w:rsidP="004D6313">
      <w:pPr>
        <w:pStyle w:val="3"/>
        <w:rPr>
          <w:rFonts w:eastAsia="Calibri"/>
          <w:lang w:val="en-US"/>
        </w:rPr>
      </w:pPr>
      <w:bookmarkStart w:id="29" w:name="_Toc129367598"/>
      <w:r w:rsidRPr="00FF3620">
        <w:rPr>
          <w:rFonts w:eastAsia="Calibri"/>
          <w:lang w:val="en-US"/>
        </w:rPr>
        <w:t>Data pre-processing</w:t>
      </w:r>
      <w:bookmarkEnd w:id="29"/>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ab"/>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72BC4741" w14:textId="57C085C8" w:rsidR="0081338D" w:rsidRPr="003362CF" w:rsidRDefault="0081338D" w:rsidP="0081338D">
      <w:pPr>
        <w:pStyle w:val="ab"/>
        <w:numPr>
          <w:ilvl w:val="0"/>
          <w:numId w:val="13"/>
        </w:numPr>
        <w:rPr>
          <w:color w:val="000000" w:themeColor="text1"/>
          <w:lang w:val="en-GB"/>
        </w:rPr>
      </w:pPr>
      <w:r>
        <w:rPr>
          <w:color w:val="000000" w:themeColor="text1"/>
          <w:lang w:val="en-GB"/>
        </w:rPr>
        <w:t>TBC</w:t>
      </w:r>
      <w:r w:rsidR="009D5577">
        <w:rPr>
          <w:color w:val="000000" w:themeColor="text1"/>
          <w:lang w:val="en-GB"/>
        </w:rPr>
        <w:t>(maybe)</w:t>
      </w:r>
    </w:p>
    <w:p w14:paraId="449089B0" w14:textId="5BDEE0DD" w:rsidR="006435DB" w:rsidRPr="00DD381C" w:rsidRDefault="00A84646" w:rsidP="00DD381C">
      <w:pPr>
        <w:spacing w:line="276" w:lineRule="auto"/>
        <w:rPr>
          <w:rFonts w:eastAsiaTheme="minorEastAsia"/>
          <w:color w:val="000000" w:themeColor="text1"/>
          <w:lang w:val="en-GB"/>
        </w:rPr>
      </w:pPr>
      <w:r>
        <w:rPr>
          <w:color w:val="000000" w:themeColor="text1"/>
          <w:lang w:val="en-GB"/>
        </w:rPr>
        <w:br w:type="page"/>
      </w:r>
    </w:p>
    <w:p w14:paraId="20C55F48" w14:textId="7C52DAE3" w:rsidR="005134E3" w:rsidRPr="004D6313" w:rsidRDefault="006435DB" w:rsidP="004D6313">
      <w:pPr>
        <w:pStyle w:val="3"/>
        <w:rPr>
          <w:rFonts w:eastAsia="Calibri"/>
          <w:lang w:val="en-US"/>
        </w:rPr>
      </w:pPr>
      <w:bookmarkStart w:id="30" w:name="_Toc129367599"/>
      <w:r w:rsidRPr="004D6313">
        <w:rPr>
          <w:rFonts w:eastAsia="Calibri"/>
          <w:lang w:val="en-US"/>
        </w:rPr>
        <w:lastRenderedPageBreak/>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0"/>
      <w:r w:rsidRPr="004D6313">
        <w:rPr>
          <w:rFonts w:eastAsia="Calibri"/>
          <w:lang w:val="en-US"/>
        </w:rPr>
        <w:t xml:space="preserve"> </w:t>
      </w:r>
    </w:p>
    <w:p w14:paraId="759E89FC" w14:textId="21F1DC26"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4674FE">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楷体_GB2312"/>
                <w:b/>
              </w:rPr>
            </w:pPr>
            <w:r>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楷体_GB2312"/>
                <w:b/>
              </w:rPr>
            </w:pPr>
            <w:r w:rsidRPr="0064686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楷体_GB2312"/>
                <w:b/>
                <w:lang w:eastAsia="zh-CN"/>
              </w:rPr>
            </w:pPr>
            <w:r w:rsidRPr="0064686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楷体_GB2312"/>
                <w:b/>
              </w:rPr>
            </w:pPr>
            <w:r w:rsidRPr="00646866">
              <w:rPr>
                <w:rFonts w:eastAsia="楷体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C43C6B"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C43C6B"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C43C6B"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宋体"/>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C43C6B"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646866" w:rsidRDefault="00C43C6B"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C43C6B"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宋体"/>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C43C6B"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C43C6B"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646866" w:rsidRDefault="00C43C6B"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nd Eysenck (2008)</w:t>
            </w:r>
            <w:r>
              <w:rPr>
                <w:rFonts w:eastAsia="楷体_GB2312"/>
                <w:noProof/>
              </w:rPr>
              <w:fldChar w:fldCharType="end"/>
            </w:r>
          </w:p>
          <w:p w14:paraId="4532F7EC" w14:textId="77777777" w:rsidR="00376756" w:rsidRPr="00646866" w:rsidRDefault="00376756" w:rsidP="004674FE">
            <w:pPr>
              <w:jc w:val="center"/>
              <w:rPr>
                <w:rFonts w:eastAsia="宋体"/>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C43C6B"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楷体_GB2312"/>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宋体"/>
              </w:rPr>
            </w:pPr>
          </w:p>
        </w:tc>
        <w:tc>
          <w:tcPr>
            <w:tcW w:w="4253" w:type="dxa"/>
            <w:gridSpan w:val="2"/>
            <w:vAlign w:val="center"/>
          </w:tcPr>
          <w:p w14:paraId="4E33F0B4" w14:textId="77777777" w:rsidR="00376756" w:rsidRPr="00646866" w:rsidRDefault="00C43C6B"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Default="00C71EBF" w:rsidP="000C6133">
      <w:pPr>
        <w:rPr>
          <w:rFonts w:eastAsiaTheme="minorEastAsia"/>
        </w:rPr>
      </w:pPr>
    </w:p>
    <w:p w14:paraId="353F25CB" w14:textId="77777777" w:rsidR="00B51E8A" w:rsidRPr="00B51E8A" w:rsidRDefault="00B51E8A" w:rsidP="000C6133">
      <w:pPr>
        <w:rPr>
          <w:rFonts w:eastAsiaTheme="minorEastAsia"/>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9A8C0EE" w14:textId="77777777" w:rsidR="00337060" w:rsidRDefault="00337060" w:rsidP="00FD0EFA">
      <w:pPr>
        <w:ind w:firstLine="720"/>
        <w:rPr>
          <w:color w:val="000000" w:themeColor="text1"/>
          <w:lang w:val="en-US"/>
        </w:rPr>
      </w:pPr>
    </w:p>
    <w:p w14:paraId="7286266F" w14:textId="77777777" w:rsidR="00337060" w:rsidRPr="009D5577" w:rsidRDefault="00337060" w:rsidP="00337060">
      <w:pPr>
        <w:pStyle w:val="3"/>
        <w:rPr>
          <w:lang w:val="en-US"/>
        </w:rPr>
      </w:pPr>
      <w:bookmarkStart w:id="31" w:name="_Toc129367600"/>
      <w:r w:rsidRPr="009D5577">
        <w:rPr>
          <w:lang w:val="en-US"/>
        </w:rPr>
        <w:t>Split-half reliability of SPE in SALT</w:t>
      </w:r>
      <w:bookmarkEnd w:id="31"/>
    </w:p>
    <w:p w14:paraId="1F7D6F68" w14:textId="35BDCB50" w:rsidR="00337060" w:rsidRDefault="00AF6D94" w:rsidP="00337060">
      <w:pPr>
        <w:ind w:firstLine="720"/>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337060">
      <w:pPr>
        <w:ind w:firstLine="720"/>
        <w:rPr>
          <w:color w:val="000000"/>
        </w:rPr>
      </w:pPr>
      <w:r w:rsidRPr="006C6CA7">
        <w:rPr>
          <w:color w:val="000000"/>
        </w:rPr>
        <w:lastRenderedPageBreak/>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337060">
      <w:pPr>
        <w:ind w:firstLine="72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112C28" w:rsidRDefault="00710AB4" w:rsidP="004D6313">
      <w:pPr>
        <w:pStyle w:val="3"/>
        <w:rPr>
          <w:rFonts w:eastAsia="Calibri"/>
          <w:lang w:val="en-US"/>
        </w:rPr>
      </w:pPr>
      <w:bookmarkStart w:id="32" w:name="_Toc129367601"/>
      <w:r>
        <w:rPr>
          <w:rFonts w:eastAsia="Calibri"/>
          <w:lang w:val="en-US"/>
        </w:rPr>
        <w:t xml:space="preserve">Test-Retest </w:t>
      </w:r>
      <w:r w:rsidR="00C9151A" w:rsidRPr="00FF3620">
        <w:rPr>
          <w:rFonts w:eastAsia="Calibri"/>
          <w:lang w:val="en-US"/>
        </w:rPr>
        <w:t>Reliability</w:t>
      </w:r>
      <w:r>
        <w:rPr>
          <w:rFonts w:eastAsia="Calibri"/>
          <w:lang w:val="en-US"/>
        </w:rPr>
        <w:t xml:space="preserve"> (ICC)</w:t>
      </w:r>
      <w:r w:rsidR="00C9151A" w:rsidRPr="00FF3620">
        <w:rPr>
          <w:rFonts w:eastAsia="Calibri"/>
          <w:lang w:val="en-US"/>
        </w:rPr>
        <w:t xml:space="preserve"> of </w:t>
      </w:r>
      <w:r>
        <w:rPr>
          <w:rFonts w:eastAsia="Calibri"/>
          <w:lang w:val="en-US"/>
        </w:rPr>
        <w:t>SPE</w:t>
      </w:r>
      <w:r w:rsidR="00C9151A" w:rsidRPr="00FF3620">
        <w:rPr>
          <w:rFonts w:eastAsia="Calibri"/>
          <w:lang w:val="en-US"/>
        </w:rPr>
        <w:t xml:space="preserve"> in SALT</w:t>
      </w:r>
      <w:bookmarkEnd w:id="32"/>
      <w:r w:rsidR="00C9151A" w:rsidRPr="00FF3620">
        <w:rPr>
          <w:rFonts w:eastAsia="Calibri"/>
          <w:lang w:val="en-US"/>
        </w:rPr>
        <w:t xml:space="preserve"> </w:t>
      </w:r>
    </w:p>
    <w:p w14:paraId="1770E983" w14:textId="4DE31AA0" w:rsidR="002B775B" w:rsidRPr="00FF3620" w:rsidRDefault="00AF6D94" w:rsidP="00FF3620">
      <w:pPr>
        <w:ind w:firstLine="720"/>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A5673E">
      <w:pPr>
        <w:ind w:firstLine="72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C43C6B"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68EB413A" w14:textId="77777777" w:rsidR="00A5673E" w:rsidRDefault="00A5673E" w:rsidP="00A5673E">
      <w:pPr>
        <w:rPr>
          <w:i/>
          <w:iCs/>
          <w:sz w:val="22"/>
          <w:szCs w:val="22"/>
          <w:lang w:val="en-US"/>
        </w:rPr>
      </w:pPr>
    </w:p>
    <w:p w14:paraId="24322DFB" w14:textId="77777777" w:rsidR="00A5673E" w:rsidRDefault="00A5673E" w:rsidP="00A5673E">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A5673E">
      <w:pPr>
        <w:ind w:firstLine="72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C43C6B"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20BE4C3E" w14:textId="77777777" w:rsidR="00F731F9" w:rsidRDefault="00F731F9" w:rsidP="007036EB">
      <w:pPr>
        <w:rPr>
          <w:i/>
          <w:iCs/>
          <w:sz w:val="22"/>
          <w:szCs w:val="22"/>
          <w:lang w:val="en-US"/>
        </w:rPr>
      </w:pPr>
    </w:p>
    <w:p w14:paraId="29EE8376" w14:textId="66C20CAD" w:rsidR="007036EB" w:rsidRPr="00F731F9" w:rsidRDefault="007036EB" w:rsidP="007036EB">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A2586A5" w:rsidR="00D86C42" w:rsidRDefault="00337060" w:rsidP="00F41AAC">
      <w:pPr>
        <w:ind w:firstLine="72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33" w:name="_8ky6xw9d7iji" w:colFirst="0" w:colLast="0"/>
      <w:bookmarkStart w:id="34" w:name="_Toc129367602"/>
      <w:bookmarkEnd w:id="33"/>
      <w:r>
        <w:rPr>
          <w:rFonts w:ascii="Calibri" w:eastAsia="Calibri" w:hAnsi="Calibri" w:cs="Calibri"/>
          <w:b/>
          <w:sz w:val="42"/>
          <w:szCs w:val="42"/>
        </w:rPr>
        <w:t>Data availability</w:t>
      </w:r>
      <w:bookmarkEnd w:id="34"/>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35" w:name="_v3xn7y51vn90" w:colFirst="0" w:colLast="0"/>
      <w:bookmarkStart w:id="36" w:name="_Toc129367603"/>
      <w:bookmarkEnd w:id="35"/>
      <w:r>
        <w:rPr>
          <w:rFonts w:ascii="Calibri" w:eastAsia="Calibri" w:hAnsi="Calibri" w:cs="Calibri"/>
          <w:b/>
          <w:sz w:val="42"/>
          <w:szCs w:val="42"/>
        </w:rPr>
        <w:t>Code availability</w:t>
      </w:r>
      <w:bookmarkEnd w:id="36"/>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Pr="009D5577" w:rsidRDefault="00BA0079" w:rsidP="009D5577">
      <w:pPr>
        <w:pStyle w:val="1"/>
        <w:keepNext w:val="0"/>
        <w:keepLines w:val="0"/>
        <w:spacing w:before="0" w:after="0"/>
        <w:rPr>
          <w:rFonts w:ascii="Calibri" w:eastAsia="Calibri" w:hAnsi="Calibri" w:cs="Calibri"/>
          <w:b/>
          <w:sz w:val="42"/>
          <w:szCs w:val="42"/>
        </w:rPr>
      </w:pPr>
      <w:bookmarkStart w:id="37" w:name="_wv0gj0dgrmeo" w:colFirst="0" w:colLast="0"/>
      <w:bookmarkStart w:id="38" w:name="_Toc129367604"/>
      <w:bookmarkEnd w:id="37"/>
      <w:r>
        <w:rPr>
          <w:rFonts w:ascii="Calibri" w:eastAsia="Calibri" w:hAnsi="Calibri" w:cs="Calibri"/>
          <w:b/>
          <w:sz w:val="42"/>
          <w:szCs w:val="42"/>
        </w:rPr>
        <w:t>Results</w:t>
      </w:r>
      <w:bookmarkEnd w:id="38"/>
    </w:p>
    <w:p w14:paraId="32EB2324" w14:textId="5C545A71" w:rsidR="00F41AAC" w:rsidRPr="009D5577" w:rsidRDefault="00F41AAC" w:rsidP="00F41AAC">
      <w:pPr>
        <w:pStyle w:val="2"/>
        <w:rPr>
          <w:lang w:val="en-US"/>
        </w:rPr>
      </w:pPr>
      <w:bookmarkStart w:id="39" w:name="_Toc129367605"/>
      <w:r w:rsidRPr="009D5577">
        <w:rPr>
          <w:lang w:val="en-US"/>
        </w:rPr>
        <w:t>Split-Half Reliability</w:t>
      </w:r>
      <w:r w:rsidR="00AF6D94">
        <w:rPr>
          <w:lang w:val="en-US"/>
        </w:rPr>
        <w:t xml:space="preserve"> (SHR)</w:t>
      </w:r>
      <w:bookmarkEnd w:id="39"/>
    </w:p>
    <w:p w14:paraId="01AFFC24" w14:textId="77777777" w:rsidR="00F41AAC" w:rsidRPr="006C6CA7" w:rsidRDefault="00F41AAC" w:rsidP="00F41AAC">
      <w:pPr>
        <w:ind w:firstLine="720"/>
        <w:rPr>
          <w:rFonts w:eastAsia="宋体"/>
          <w:lang w:val="en-US"/>
        </w:rPr>
      </w:pPr>
      <w:r w:rsidRPr="006C6CA7">
        <w:rPr>
          <w:rFonts w:eastAsia="宋体"/>
          <w:lang w:val="en-US"/>
        </w:rPr>
        <w:t>First, we stratified the data based on three variables: Session</w:t>
      </w:r>
      <w:r>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65DC5D7B" w14:textId="0AE8D331" w:rsidR="00F41AAC" w:rsidRPr="00BD6861" w:rsidRDefault="003E0FB2" w:rsidP="00BD6861">
      <w:pPr>
        <w:jc w:val="center"/>
        <w:rPr>
          <w:rFonts w:eastAsia="宋体"/>
          <w:highlight w:val="yellow"/>
          <w:lang w:val="en-US"/>
        </w:rPr>
      </w:pPr>
      <w:r w:rsidRPr="003E0FB2">
        <w:rPr>
          <w:rFonts w:eastAsia="宋体"/>
          <w:noProof/>
          <w:lang w:val="en-US" w:eastAsia="zh-TW"/>
        </w:rPr>
        <w:lastRenderedPageBreak/>
        <w:drawing>
          <wp:inline distT="0" distB="0" distL="0" distR="0" wp14:anchorId="55B9B663" wp14:editId="6AF23F85">
            <wp:extent cx="5943600" cy="3962400"/>
            <wp:effectExtent l="0" t="0" r="0" b="0"/>
            <wp:docPr id="5" name="图片 5" descr="F:\YuKi_Project\Self\yuki_Test_retest_SALT\1_Protocol\1_2_Planned_Analysis\1_2_2_OUTPUT\Figure1_SPE_SH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F:\YuKi_Project\Self\yuki_Test_retest_SALT\1_Protocol\1_2_Planned_Analysis\1_2_2_OUTPUT\Figure1_SPE_SHR.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02552EE" w14:textId="5139A39E" w:rsidR="00F41AAC" w:rsidRDefault="00F41AAC" w:rsidP="00F41AAC">
      <w:pPr>
        <w:jc w:val="center"/>
        <w:rPr>
          <w:rFonts w:eastAsia="宋体" w:cs="PMingLiU"/>
          <w:lang w:val="en-US"/>
        </w:rPr>
      </w:pPr>
      <w:r w:rsidRPr="003400D7">
        <w:rPr>
          <w:rFonts w:eastAsia="宋体" w:cs="PMingLiU"/>
          <w:b/>
          <w:lang w:val="en-US"/>
        </w:rPr>
        <w:t xml:space="preserve">Figure </w:t>
      </w:r>
      <w:r w:rsidR="00BD6861">
        <w:rPr>
          <w:rFonts w:eastAsia="宋体" w:cs="PMingLiU"/>
          <w:b/>
          <w:lang w:val="en-US"/>
        </w:rPr>
        <w:t>4</w:t>
      </w:r>
      <w:r w:rsidRPr="003400D7">
        <w:rPr>
          <w:rFonts w:eastAsia="宋体" w:cs="PMingLiU"/>
          <w:b/>
          <w:lang w:val="en-US"/>
        </w:rPr>
        <w:t>.</w:t>
      </w:r>
      <w:r w:rsidRPr="006C6CA7">
        <w:rPr>
          <w:rFonts w:eastAsia="宋体" w:cs="PMingLiU"/>
          <w:lang w:val="en-US"/>
        </w:rPr>
        <w:t xml:space="preserve"> </w:t>
      </w:r>
      <w:r>
        <w:rPr>
          <w:rFonts w:eastAsia="宋体" w:cs="PMingLiU"/>
          <w:lang w:val="en-US"/>
        </w:rPr>
        <w:t>Monte Carlo-based Split-Half Reliability</w:t>
      </w:r>
    </w:p>
    <w:p w14:paraId="4F3DC44C" w14:textId="77777777" w:rsidR="00F41AAC" w:rsidRPr="00F41AAC" w:rsidRDefault="00F41AAC" w:rsidP="00F41AAC">
      <w:pPr>
        <w:jc w:val="center"/>
        <w:rPr>
          <w:rFonts w:eastAsia="宋体" w:cs="PMingLiU"/>
          <w:lang w:val="en-US"/>
        </w:rPr>
      </w:pPr>
    </w:p>
    <w:p w14:paraId="1BAC6F70" w14:textId="77CF10C3" w:rsidR="0014261E" w:rsidRPr="009D5577" w:rsidRDefault="00464832" w:rsidP="0014261E">
      <w:pPr>
        <w:pStyle w:val="2"/>
        <w:rPr>
          <w:lang w:val="en-US"/>
        </w:rPr>
      </w:pPr>
      <w:bookmarkStart w:id="40" w:name="_Toc129367606"/>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40"/>
    </w:p>
    <w:p w14:paraId="6F83D7EA" w14:textId="2769CD81" w:rsidR="001B6382" w:rsidRPr="006C6CA7" w:rsidRDefault="001B6382" w:rsidP="00980A67">
      <w:pPr>
        <w:ind w:firstLine="720"/>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0C5CD539" w14:textId="629BB95E" w:rsidR="00841431" w:rsidRPr="00BD6861" w:rsidRDefault="00464832" w:rsidP="00BD6861">
      <w:pPr>
        <w:ind w:firstLine="720"/>
        <w:rPr>
          <w:rFonts w:eastAsia="宋体" w:cs="PMingLiU"/>
          <w:lang w:val="en-US"/>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p>
    <w:p w14:paraId="38DF0CEE" w14:textId="6A7BB318" w:rsidR="00943774" w:rsidRPr="00BD6861" w:rsidRDefault="00943774" w:rsidP="00BD6861">
      <w:pPr>
        <w:jc w:val="center"/>
        <w:rPr>
          <w:rFonts w:eastAsia="宋体" w:cs="PMingLiU"/>
          <w:highlight w:val="yellow"/>
          <w:lang w:val="en-US"/>
        </w:rPr>
      </w:pPr>
    </w:p>
    <w:p w14:paraId="02E341C8" w14:textId="58CA976E" w:rsidR="009C4F22" w:rsidRDefault="009C4F22" w:rsidP="00841431">
      <w:pPr>
        <w:jc w:val="center"/>
        <w:rPr>
          <w:rFonts w:eastAsia="宋体" w:cs="PMingLiU"/>
          <w:b/>
          <w:lang w:val="en-US"/>
        </w:rPr>
      </w:pPr>
      <w:r>
        <w:rPr>
          <w:rFonts w:eastAsia="宋体" w:cs="PMingLiU"/>
          <w:b/>
          <w:noProof/>
          <w:lang w:val="en-US" w:eastAsia="zh-TW"/>
        </w:rPr>
        <w:lastRenderedPageBreak/>
        <w:drawing>
          <wp:inline distT="0" distB="0" distL="0" distR="0" wp14:anchorId="6F2046AD" wp14:editId="3FF6928E">
            <wp:extent cx="5943600" cy="79248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SPE_ICC.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27200C45" w14:textId="237CB1F5" w:rsidR="00841431" w:rsidRPr="006C6CA7" w:rsidRDefault="006C6CA7" w:rsidP="00841431">
      <w:pPr>
        <w:jc w:val="center"/>
        <w:rPr>
          <w:rFonts w:eastAsia="宋体" w:cs="PMingLiU"/>
          <w:lang w:val="en-US"/>
        </w:rPr>
      </w:pPr>
      <w:r w:rsidRPr="003400D7">
        <w:rPr>
          <w:rFonts w:eastAsia="宋体" w:cs="PMingLiU"/>
          <w:b/>
          <w:lang w:val="en-US"/>
        </w:rPr>
        <w:t>F</w:t>
      </w:r>
      <w:bookmarkStart w:id="41" w:name="_GoBack"/>
      <w:bookmarkEnd w:id="41"/>
      <w:r w:rsidRPr="003400D7">
        <w:rPr>
          <w:rFonts w:eastAsia="宋体" w:cs="PMingLiU"/>
          <w:b/>
          <w:lang w:val="en-US"/>
        </w:rPr>
        <w:t>igure</w:t>
      </w:r>
      <w:r w:rsidR="003400D7" w:rsidRPr="003400D7">
        <w:rPr>
          <w:rFonts w:eastAsia="宋体" w:cs="PMingLiU"/>
          <w:b/>
          <w:lang w:val="en-US"/>
        </w:rPr>
        <w:t xml:space="preserve"> </w:t>
      </w:r>
      <w:r w:rsidR="00BD6861">
        <w:rPr>
          <w:rFonts w:eastAsia="宋体" w:cs="PMingLiU"/>
          <w:b/>
          <w:lang w:val="en-US"/>
        </w:rPr>
        <w:t>5</w:t>
      </w:r>
      <w:r w:rsidR="003400D7" w:rsidRPr="003400D7">
        <w:rPr>
          <w:rFonts w:eastAsia="宋体" w:cs="PMingLiU"/>
          <w:b/>
          <w:lang w:val="en-US"/>
        </w:rPr>
        <w:t>.</w:t>
      </w:r>
      <w:r w:rsidRPr="006C6CA7">
        <w:rPr>
          <w:rFonts w:eastAsia="宋体" w:cs="PMingLiU"/>
          <w:lang w:val="en-US"/>
        </w:rPr>
        <w:t xml:space="preserve"> ICC2 and ICC2k</w:t>
      </w: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42" w:name="_n45umupwgeta" w:colFirst="0" w:colLast="0"/>
      <w:bookmarkStart w:id="43" w:name="_Toc129367607"/>
      <w:bookmarkEnd w:id="42"/>
      <w:r>
        <w:rPr>
          <w:rFonts w:ascii="Calibri" w:eastAsia="Calibri" w:hAnsi="Calibri" w:cs="Calibri"/>
          <w:b/>
          <w:sz w:val="42"/>
          <w:szCs w:val="42"/>
        </w:rPr>
        <w:lastRenderedPageBreak/>
        <w:t>Discussion</w:t>
      </w:r>
      <w:bookmarkEnd w:id="43"/>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44" w:name="_55me02ptpjfj" w:colFirst="0" w:colLast="0"/>
      <w:bookmarkEnd w:id="44"/>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45" w:name="_mdjadefs2vka" w:colFirst="0" w:colLast="0"/>
      <w:bookmarkEnd w:id="45"/>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46" w:name="_Toc129367608"/>
      <w:r>
        <w:rPr>
          <w:rFonts w:ascii="Calibri" w:eastAsia="Calibri" w:hAnsi="Calibri" w:cs="Calibri"/>
          <w:b/>
          <w:sz w:val="42"/>
          <w:szCs w:val="42"/>
        </w:rPr>
        <w:lastRenderedPageBreak/>
        <w:t>Acknowledgements</w:t>
      </w:r>
      <w:bookmarkEnd w:id="46"/>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47" w:name="_wvd57wep2hh3" w:colFirst="0" w:colLast="0"/>
      <w:bookmarkEnd w:id="47"/>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48" w:name="_ridkkf2yzxxx" w:colFirst="0" w:colLast="0"/>
      <w:bookmarkStart w:id="49" w:name="_Toc129367609"/>
      <w:bookmarkEnd w:id="48"/>
      <w:r>
        <w:rPr>
          <w:rFonts w:ascii="Calibri" w:eastAsia="Calibri" w:hAnsi="Calibri" w:cs="Calibri"/>
          <w:b/>
          <w:sz w:val="42"/>
          <w:szCs w:val="42"/>
        </w:rPr>
        <w:t>Author contributions</w:t>
      </w:r>
      <w:bookmarkEnd w:id="49"/>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50" w:name="_Toc129367610"/>
      <w:r w:rsidRPr="003E7247">
        <w:rPr>
          <w:rFonts w:ascii="Calibri" w:eastAsia="Calibri" w:hAnsi="Calibri" w:cs="Calibri"/>
          <w:b/>
          <w:sz w:val="42"/>
          <w:szCs w:val="42"/>
        </w:rPr>
        <w:t>Competing interests</w:t>
      </w:r>
      <w:bookmarkEnd w:id="50"/>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51" w:name="_Toc129367611"/>
      <w:r>
        <w:rPr>
          <w:rFonts w:ascii="Calibri" w:eastAsia="Calibri" w:hAnsi="Calibri" w:cs="Calibri"/>
          <w:b/>
          <w:sz w:val="42"/>
          <w:szCs w:val="42"/>
        </w:rPr>
        <w:t>Figures</w:t>
      </w:r>
      <w:bookmarkEnd w:id="51"/>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52" w:name="_wbmlk2iy1qsw" w:colFirst="0" w:colLast="0"/>
      <w:bookmarkEnd w:id="52"/>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53" w:name="_1r3wz94tf58i" w:colFirst="0" w:colLast="0"/>
      <w:bookmarkStart w:id="54" w:name="_Toc129367612"/>
      <w:bookmarkEnd w:id="53"/>
      <w:r>
        <w:rPr>
          <w:rFonts w:ascii="Calibri" w:eastAsia="Calibri" w:hAnsi="Calibri" w:cs="Calibri"/>
          <w:b/>
          <w:sz w:val="42"/>
          <w:szCs w:val="42"/>
        </w:rPr>
        <w:t>Figure Legends</w:t>
      </w:r>
      <w:bookmarkEnd w:id="54"/>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55" w:name="_5v980ihlaje4" w:colFirst="0" w:colLast="0"/>
      <w:bookmarkEnd w:id="55"/>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56" w:name="_Toc129367613"/>
      <w:r>
        <w:rPr>
          <w:rFonts w:ascii="Calibri" w:eastAsia="Calibri" w:hAnsi="Calibri" w:cs="Calibri"/>
          <w:b/>
          <w:sz w:val="42"/>
          <w:szCs w:val="42"/>
        </w:rPr>
        <w:lastRenderedPageBreak/>
        <w:t>Supplementary information</w:t>
      </w:r>
      <w:bookmarkEnd w:id="56"/>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57" w:name="_dz5w9vw0a4hh" w:colFirst="0" w:colLast="0"/>
      <w:bookmarkStart w:id="58" w:name="_7gc9ix103005" w:colFirst="0" w:colLast="0"/>
      <w:bookmarkEnd w:id="57"/>
      <w:bookmarkEnd w:id="58"/>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59" w:name="_Toc129367614"/>
      <w:r w:rsidRPr="00BA6702">
        <w:rPr>
          <w:rFonts w:ascii="Calibri" w:eastAsia="Calibri" w:hAnsi="Calibri" w:cs="Calibri"/>
          <w:b/>
          <w:sz w:val="42"/>
          <w:szCs w:val="42"/>
        </w:rPr>
        <w:lastRenderedPageBreak/>
        <w:t>References</w:t>
      </w:r>
      <w:bookmarkEnd w:id="59"/>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2257B9F1" w14:textId="77777777" w:rsidR="00CF3EB6" w:rsidRPr="00CF3EB6" w:rsidRDefault="00B03D7E" w:rsidP="00CF3EB6">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CF3EB6" w:rsidRPr="00CF3EB6">
        <w:rPr>
          <w:noProof/>
        </w:rPr>
        <w:t xml:space="preserve">Bukowski, H., et al. (2021). Socio-cognitive training impacts emotional and perceptual self-salience but not self-other distinction. </w:t>
      </w:r>
      <w:r w:rsidR="00CF3EB6" w:rsidRPr="00CF3EB6">
        <w:rPr>
          <w:i/>
          <w:noProof/>
        </w:rPr>
        <w:t>Acta psychologica, 216</w:t>
      </w:r>
      <w:r w:rsidR="00CF3EB6" w:rsidRPr="00CF3EB6">
        <w:rPr>
          <w:noProof/>
        </w:rPr>
        <w:t xml:space="preserve">, 103297. </w:t>
      </w:r>
    </w:p>
    <w:p w14:paraId="7E0857E8" w14:textId="77777777" w:rsidR="00CF3EB6" w:rsidRPr="00CF3EB6" w:rsidRDefault="00CF3EB6" w:rsidP="00CF3EB6">
      <w:pPr>
        <w:pStyle w:val="EndNoteBibliography"/>
        <w:rPr>
          <w:noProof/>
        </w:rPr>
      </w:pPr>
    </w:p>
    <w:p w14:paraId="4964E016" w14:textId="77777777" w:rsidR="00CF3EB6" w:rsidRPr="00CF3EB6" w:rsidRDefault="00CF3EB6" w:rsidP="00CF3EB6">
      <w:pPr>
        <w:pStyle w:val="EndNoteBibliography"/>
        <w:ind w:left="720" w:hanging="720"/>
        <w:rPr>
          <w:noProof/>
        </w:rPr>
      </w:pPr>
      <w:r w:rsidRPr="00CF3EB6">
        <w:rPr>
          <w:noProof/>
        </w:rPr>
        <w:t xml:space="preserve">Cheng, M., &amp; Tseng, C.-h. (2019). Saliency at first sight: instant identity referential advantage toward a newly met partner. </w:t>
      </w:r>
      <w:r w:rsidRPr="00CF3EB6">
        <w:rPr>
          <w:i/>
          <w:noProof/>
        </w:rPr>
        <w:t>Cognitive Research: Principles and Implications, 4</w:t>
      </w:r>
      <w:r w:rsidRPr="00CF3EB6">
        <w:rPr>
          <w:noProof/>
        </w:rPr>
        <w:t xml:space="preserve">(1), 1-18. </w:t>
      </w:r>
    </w:p>
    <w:p w14:paraId="0FABC796" w14:textId="77777777" w:rsidR="00CF3EB6" w:rsidRPr="00CF3EB6" w:rsidRDefault="00CF3EB6" w:rsidP="00CF3EB6">
      <w:pPr>
        <w:pStyle w:val="EndNoteBibliography"/>
        <w:rPr>
          <w:noProof/>
        </w:rPr>
      </w:pPr>
    </w:p>
    <w:p w14:paraId="6729550A" w14:textId="1DC51B6A" w:rsidR="00CF3EB6" w:rsidRPr="00CF3EB6" w:rsidRDefault="00CF3EB6" w:rsidP="00CF3EB6">
      <w:pPr>
        <w:pStyle w:val="EndNoteBibliography"/>
        <w:ind w:left="720" w:hanging="720"/>
        <w:rPr>
          <w:noProof/>
        </w:rPr>
      </w:pPr>
      <w:r w:rsidRPr="00CF3EB6">
        <w:rPr>
          <w:noProof/>
        </w:rPr>
        <w:t xml:space="preserve">Cherry, E.C. (1953). Some experiments on the recognition of speech, with one and with two ears. </w:t>
      </w:r>
      <w:r w:rsidRPr="00CF3EB6">
        <w:rPr>
          <w:i/>
          <w:noProof/>
        </w:rPr>
        <w:t>The Journal of the acoustical society of America, 25</w:t>
      </w:r>
      <w:r w:rsidRPr="00CF3EB6">
        <w:rPr>
          <w:noProof/>
        </w:rPr>
        <w:t xml:space="preserve">(5), 975-979. </w:t>
      </w:r>
      <w:hyperlink r:id="rId19" w:history="1">
        <w:r w:rsidRPr="00CF3EB6">
          <w:rPr>
            <w:rStyle w:val="aa"/>
            <w:noProof/>
          </w:rPr>
          <w:t>https://doi.org/10.1121/1.1907229</w:t>
        </w:r>
      </w:hyperlink>
      <w:r w:rsidRPr="00CF3EB6">
        <w:rPr>
          <w:noProof/>
        </w:rPr>
        <w:t xml:space="preserve"> </w:t>
      </w:r>
    </w:p>
    <w:p w14:paraId="0340B1C6" w14:textId="77777777" w:rsidR="00CF3EB6" w:rsidRPr="00CF3EB6" w:rsidRDefault="00CF3EB6" w:rsidP="00CF3EB6">
      <w:pPr>
        <w:pStyle w:val="EndNoteBibliography"/>
        <w:rPr>
          <w:noProof/>
        </w:rPr>
      </w:pPr>
    </w:p>
    <w:p w14:paraId="22918947" w14:textId="77777777" w:rsidR="00CF3EB6" w:rsidRPr="00CF3EB6" w:rsidRDefault="00CF3EB6" w:rsidP="00CF3EB6">
      <w:pPr>
        <w:pStyle w:val="EndNoteBibliography"/>
        <w:ind w:left="720" w:hanging="720"/>
        <w:rPr>
          <w:noProof/>
        </w:rPr>
      </w:pPr>
      <w:r w:rsidRPr="00CF3EB6">
        <w:rPr>
          <w:noProof/>
        </w:rPr>
        <w:t xml:space="preserve">Cicchetti, D.V., &amp; Sparrow, S.A. (1981). Developing criteria for establishing interrater reliability of specific items: applications to assessment of adaptive behavior. </w:t>
      </w:r>
      <w:r w:rsidRPr="00CF3EB6">
        <w:rPr>
          <w:i/>
          <w:noProof/>
        </w:rPr>
        <w:t>Am J Ment Defic, 86</w:t>
      </w:r>
      <w:r w:rsidRPr="00CF3EB6">
        <w:rPr>
          <w:noProof/>
        </w:rPr>
        <w:t xml:space="preserve">(2), 127-137. </w:t>
      </w:r>
    </w:p>
    <w:p w14:paraId="395238CE" w14:textId="77777777" w:rsidR="00CF3EB6" w:rsidRPr="00CF3EB6" w:rsidRDefault="00CF3EB6" w:rsidP="00CF3EB6">
      <w:pPr>
        <w:pStyle w:val="EndNoteBibliography"/>
        <w:rPr>
          <w:noProof/>
        </w:rPr>
      </w:pPr>
    </w:p>
    <w:p w14:paraId="3CACDDBC" w14:textId="2828AF30" w:rsidR="00CF3EB6" w:rsidRPr="00CF3EB6" w:rsidRDefault="00CF3EB6" w:rsidP="00CF3EB6">
      <w:pPr>
        <w:pStyle w:val="EndNoteBibliography"/>
        <w:ind w:left="720" w:hanging="720"/>
        <w:rPr>
          <w:noProof/>
        </w:rPr>
      </w:pPr>
      <w:r w:rsidRPr="00CF3EB6">
        <w:rPr>
          <w:noProof/>
        </w:rPr>
        <w:t xml:space="preserve">Constable, M.D., et al. (2019). Relevant for us? We-prioritization in cognitive processing. </w:t>
      </w:r>
      <w:r w:rsidRPr="00CF3EB6">
        <w:rPr>
          <w:i/>
          <w:noProof/>
        </w:rPr>
        <w:t>Journal of Experimental Psychology: Human Perception and Performance, 45</w:t>
      </w:r>
      <w:r w:rsidRPr="00CF3EB6">
        <w:rPr>
          <w:noProof/>
        </w:rPr>
        <w:t xml:space="preserve">(12). </w:t>
      </w:r>
      <w:hyperlink r:id="rId20" w:history="1">
        <w:r w:rsidRPr="00CF3EB6">
          <w:rPr>
            <w:rStyle w:val="aa"/>
            <w:noProof/>
          </w:rPr>
          <w:t>https://doi.org/10.1037/xhp0000691</w:t>
        </w:r>
      </w:hyperlink>
      <w:r w:rsidRPr="00CF3EB6">
        <w:rPr>
          <w:noProof/>
        </w:rPr>
        <w:t xml:space="preserve"> </w:t>
      </w:r>
    </w:p>
    <w:p w14:paraId="3397DC38" w14:textId="77777777" w:rsidR="00CF3EB6" w:rsidRPr="00CF3EB6" w:rsidRDefault="00CF3EB6" w:rsidP="00CF3EB6">
      <w:pPr>
        <w:pStyle w:val="EndNoteBibliography"/>
        <w:rPr>
          <w:noProof/>
        </w:rPr>
      </w:pPr>
    </w:p>
    <w:p w14:paraId="47DD786D" w14:textId="02787A22" w:rsidR="00CF3EB6" w:rsidRPr="00CF3EB6" w:rsidRDefault="00CF3EB6" w:rsidP="00CF3EB6">
      <w:pPr>
        <w:pStyle w:val="EndNoteBibliography"/>
        <w:ind w:left="720" w:hanging="720"/>
        <w:rPr>
          <w:noProof/>
        </w:rPr>
      </w:pPr>
      <w:r w:rsidRPr="00CF3EB6">
        <w:rPr>
          <w:noProof/>
        </w:rPr>
        <w:t xml:space="preserve">Constable, M.D., &amp; Knoblich, G. (2020). Sticking together? Re-binding previous other-associated stimuli interferes with self-verification but not partner-verification. </w:t>
      </w:r>
      <w:r w:rsidRPr="00CF3EB6">
        <w:rPr>
          <w:i/>
          <w:noProof/>
        </w:rPr>
        <w:t>Acta psychologica, 210</w:t>
      </w:r>
      <w:r w:rsidRPr="00CF3EB6">
        <w:rPr>
          <w:noProof/>
        </w:rPr>
        <w:t xml:space="preserve">, 103167. </w:t>
      </w:r>
      <w:hyperlink r:id="rId21" w:history="1">
        <w:r w:rsidRPr="00CF3EB6">
          <w:rPr>
            <w:rStyle w:val="aa"/>
            <w:noProof/>
          </w:rPr>
          <w:t>https://doi.org/10.1016/j.actpsy.2020.103167</w:t>
        </w:r>
      </w:hyperlink>
      <w:r w:rsidRPr="00CF3EB6">
        <w:rPr>
          <w:noProof/>
        </w:rPr>
        <w:t xml:space="preserve"> </w:t>
      </w:r>
    </w:p>
    <w:p w14:paraId="3ED11502" w14:textId="77777777" w:rsidR="00CF3EB6" w:rsidRPr="00CF3EB6" w:rsidRDefault="00CF3EB6" w:rsidP="00CF3EB6">
      <w:pPr>
        <w:pStyle w:val="EndNoteBibliography"/>
        <w:rPr>
          <w:noProof/>
        </w:rPr>
      </w:pPr>
    </w:p>
    <w:p w14:paraId="41606590" w14:textId="77777777" w:rsidR="00CF3EB6" w:rsidRPr="00CF3EB6" w:rsidRDefault="00CF3EB6" w:rsidP="00CF3EB6">
      <w:pPr>
        <w:pStyle w:val="EndNoteBibliography"/>
        <w:ind w:left="720" w:hanging="720"/>
        <w:rPr>
          <w:noProof/>
        </w:rPr>
      </w:pPr>
      <w:r w:rsidRPr="00CF3EB6">
        <w:rPr>
          <w:noProof/>
        </w:rPr>
        <w:t xml:space="preserve">Constable, M.D., et al. (2019). It is not in the details: Self-related shapes are rapidly classified but their features are not better remembered. </w:t>
      </w:r>
      <w:r w:rsidRPr="00CF3EB6">
        <w:rPr>
          <w:i/>
          <w:noProof/>
        </w:rPr>
        <w:t>Memory &amp; Cognition, 47</w:t>
      </w:r>
      <w:r w:rsidRPr="00CF3EB6">
        <w:rPr>
          <w:noProof/>
        </w:rPr>
        <w:t xml:space="preserve">, 1145-1157. </w:t>
      </w:r>
    </w:p>
    <w:p w14:paraId="6C121962" w14:textId="77777777" w:rsidR="00CF3EB6" w:rsidRPr="00CF3EB6" w:rsidRDefault="00CF3EB6" w:rsidP="00CF3EB6">
      <w:pPr>
        <w:pStyle w:val="EndNoteBibliography"/>
        <w:rPr>
          <w:noProof/>
        </w:rPr>
      </w:pPr>
    </w:p>
    <w:p w14:paraId="1599D3BF" w14:textId="53737AD4" w:rsidR="00CF3EB6" w:rsidRPr="00CF3EB6" w:rsidRDefault="00CF3EB6" w:rsidP="00CF3EB6">
      <w:pPr>
        <w:pStyle w:val="EndNoteBibliography"/>
        <w:ind w:left="720" w:hanging="720"/>
        <w:rPr>
          <w:noProof/>
        </w:rPr>
      </w:pPr>
      <w:r w:rsidRPr="00CF3EB6">
        <w:rPr>
          <w:noProof/>
        </w:rPr>
        <w:t xml:space="preserve">Conway, M.A., &amp; Dewhurst, S.A. (1995). The self and recollective experience. </w:t>
      </w:r>
      <w:r w:rsidRPr="00CF3EB6">
        <w:rPr>
          <w:i/>
          <w:noProof/>
        </w:rPr>
        <w:t>Applied Cognitive Psychology, 9</w:t>
      </w:r>
      <w:r w:rsidRPr="00CF3EB6">
        <w:rPr>
          <w:noProof/>
        </w:rPr>
        <w:t xml:space="preserve">(1), 1-19. </w:t>
      </w:r>
      <w:hyperlink r:id="rId22" w:history="1">
        <w:r w:rsidRPr="00CF3EB6">
          <w:rPr>
            <w:rStyle w:val="aa"/>
            <w:noProof/>
          </w:rPr>
          <w:t>https://doi.org/10.1002/acp.2350090102</w:t>
        </w:r>
      </w:hyperlink>
      <w:r w:rsidRPr="00CF3EB6">
        <w:rPr>
          <w:noProof/>
        </w:rPr>
        <w:t xml:space="preserve"> </w:t>
      </w:r>
    </w:p>
    <w:p w14:paraId="1328F413" w14:textId="77777777" w:rsidR="00CF3EB6" w:rsidRPr="00CF3EB6" w:rsidRDefault="00CF3EB6" w:rsidP="00CF3EB6">
      <w:pPr>
        <w:pStyle w:val="EndNoteBibliography"/>
        <w:rPr>
          <w:noProof/>
        </w:rPr>
      </w:pPr>
    </w:p>
    <w:p w14:paraId="14083191" w14:textId="5013DF0C" w:rsidR="00CF3EB6" w:rsidRPr="00CF3EB6" w:rsidRDefault="00CF3EB6" w:rsidP="00CF3EB6">
      <w:pPr>
        <w:pStyle w:val="EndNoteBibliography"/>
        <w:ind w:left="720" w:hanging="720"/>
        <w:rPr>
          <w:noProof/>
        </w:rPr>
      </w:pPr>
      <w:r w:rsidRPr="00CF3EB6">
        <w:rPr>
          <w:noProof/>
        </w:rPr>
        <w:t xml:space="preserve">Craik, F.I.M., &amp; Tulving, E. (1975). Depth of processing and the retention of words in episodic memory. </w:t>
      </w:r>
      <w:r w:rsidRPr="00CF3EB6">
        <w:rPr>
          <w:i/>
          <w:noProof/>
        </w:rPr>
        <w:t>Journal of Experimental Psychology: General, 104</w:t>
      </w:r>
      <w:r w:rsidRPr="00CF3EB6">
        <w:rPr>
          <w:noProof/>
        </w:rPr>
        <w:t xml:space="preserve">(3), 268-294. </w:t>
      </w:r>
      <w:hyperlink r:id="rId23" w:history="1">
        <w:r w:rsidRPr="00CF3EB6">
          <w:rPr>
            <w:rStyle w:val="aa"/>
            <w:noProof/>
          </w:rPr>
          <w:t>https://doi.org/10.1037/0096-3445.104.3.268</w:t>
        </w:r>
      </w:hyperlink>
      <w:r w:rsidRPr="00CF3EB6">
        <w:rPr>
          <w:noProof/>
        </w:rPr>
        <w:t xml:space="preserve"> </w:t>
      </w:r>
    </w:p>
    <w:p w14:paraId="68225D3C" w14:textId="77777777" w:rsidR="00CF3EB6" w:rsidRPr="00CF3EB6" w:rsidRDefault="00CF3EB6" w:rsidP="00CF3EB6">
      <w:pPr>
        <w:pStyle w:val="EndNoteBibliography"/>
        <w:rPr>
          <w:noProof/>
        </w:rPr>
      </w:pPr>
    </w:p>
    <w:p w14:paraId="1E56AFFF" w14:textId="1B6FDF20" w:rsidR="00CF3EB6" w:rsidRPr="00CF3EB6" w:rsidRDefault="00CF3EB6" w:rsidP="00CF3EB6">
      <w:pPr>
        <w:pStyle w:val="EndNoteBibliography"/>
        <w:ind w:left="720" w:hanging="720"/>
        <w:rPr>
          <w:noProof/>
        </w:rPr>
      </w:pPr>
      <w:r w:rsidRPr="00CF3EB6">
        <w:rPr>
          <w:noProof/>
        </w:rPr>
        <w:t xml:space="preserve">Cunningham, S.J., &amp; Turk, D.J. (2017, Jun). Editorial: A review of self-processing biases in cognition. </w:t>
      </w:r>
      <w:r w:rsidRPr="00CF3EB6">
        <w:rPr>
          <w:i/>
          <w:noProof/>
        </w:rPr>
        <w:t>Quarterly journal of experimental psychology, 70</w:t>
      </w:r>
      <w:r w:rsidRPr="00CF3EB6">
        <w:rPr>
          <w:noProof/>
        </w:rPr>
        <w:t xml:space="preserve">(6), 987-995. </w:t>
      </w:r>
      <w:hyperlink r:id="rId24" w:history="1">
        <w:r w:rsidRPr="00CF3EB6">
          <w:rPr>
            <w:rStyle w:val="aa"/>
            <w:noProof/>
          </w:rPr>
          <w:t>https://doi.org/10.1080/17470218.2016.1276609</w:t>
        </w:r>
      </w:hyperlink>
      <w:r w:rsidRPr="00CF3EB6">
        <w:rPr>
          <w:noProof/>
        </w:rPr>
        <w:t xml:space="preserve"> </w:t>
      </w:r>
    </w:p>
    <w:p w14:paraId="6CFBF9CD" w14:textId="77777777" w:rsidR="00CF3EB6" w:rsidRPr="00CF3EB6" w:rsidRDefault="00CF3EB6" w:rsidP="00CF3EB6">
      <w:pPr>
        <w:pStyle w:val="EndNoteBibliography"/>
        <w:rPr>
          <w:noProof/>
        </w:rPr>
      </w:pPr>
    </w:p>
    <w:p w14:paraId="28398051" w14:textId="3454741E" w:rsidR="00CF3EB6" w:rsidRPr="00CF3EB6" w:rsidRDefault="00CF3EB6" w:rsidP="00CF3EB6">
      <w:pPr>
        <w:pStyle w:val="EndNoteBibliography"/>
        <w:ind w:left="720" w:hanging="720"/>
        <w:rPr>
          <w:noProof/>
        </w:rPr>
      </w:pPr>
      <w:r w:rsidRPr="00CF3EB6">
        <w:rPr>
          <w:noProof/>
        </w:rPr>
        <w:t xml:space="preserve">Cunningham, S.J., et al. (2008). Yours or mine? Ownership and memory. </w:t>
      </w:r>
      <w:r w:rsidRPr="00CF3EB6">
        <w:rPr>
          <w:i/>
          <w:noProof/>
        </w:rPr>
        <w:t>Consciousness and cognition, 17</w:t>
      </w:r>
      <w:r w:rsidRPr="00CF3EB6">
        <w:rPr>
          <w:noProof/>
        </w:rPr>
        <w:t xml:space="preserve">(1), 312-318. </w:t>
      </w:r>
      <w:hyperlink r:id="rId25" w:history="1">
        <w:r w:rsidRPr="00CF3EB6">
          <w:rPr>
            <w:rStyle w:val="aa"/>
            <w:noProof/>
          </w:rPr>
          <w:t>https://doi.org/10.1016/j.concog.2007.04.003</w:t>
        </w:r>
      </w:hyperlink>
      <w:r w:rsidRPr="00CF3EB6">
        <w:rPr>
          <w:noProof/>
        </w:rPr>
        <w:t xml:space="preserve"> </w:t>
      </w:r>
    </w:p>
    <w:p w14:paraId="30FCAFC6" w14:textId="77777777" w:rsidR="00CF3EB6" w:rsidRPr="00CF3EB6" w:rsidRDefault="00CF3EB6" w:rsidP="00CF3EB6">
      <w:pPr>
        <w:pStyle w:val="EndNoteBibliography"/>
        <w:rPr>
          <w:noProof/>
        </w:rPr>
      </w:pPr>
    </w:p>
    <w:p w14:paraId="5BE22708" w14:textId="77777777" w:rsidR="00CF3EB6" w:rsidRPr="00CF3EB6" w:rsidRDefault="00CF3EB6" w:rsidP="00CF3EB6">
      <w:pPr>
        <w:pStyle w:val="EndNoteBibliography"/>
        <w:ind w:left="720" w:hanging="720"/>
        <w:rPr>
          <w:noProof/>
        </w:rPr>
      </w:pPr>
      <w:r w:rsidRPr="00CF3EB6">
        <w:rPr>
          <w:noProof/>
        </w:rPr>
        <w:t xml:space="preserve">Desebrock, C., et al. (2018). Self-reference in action: Arm-movement responses are enhanced in perceptual matching. </w:t>
      </w:r>
      <w:r w:rsidRPr="00CF3EB6">
        <w:rPr>
          <w:i/>
          <w:noProof/>
        </w:rPr>
        <w:t>Acta psychologica, 190</w:t>
      </w:r>
      <w:r w:rsidRPr="00CF3EB6">
        <w:rPr>
          <w:noProof/>
        </w:rPr>
        <w:t xml:space="preserve">, 258-266. </w:t>
      </w:r>
    </w:p>
    <w:p w14:paraId="3DBCFA24" w14:textId="77777777" w:rsidR="00CF3EB6" w:rsidRPr="00CF3EB6" w:rsidRDefault="00CF3EB6" w:rsidP="00CF3EB6">
      <w:pPr>
        <w:pStyle w:val="EndNoteBibliography"/>
        <w:rPr>
          <w:noProof/>
        </w:rPr>
      </w:pPr>
    </w:p>
    <w:p w14:paraId="2739789A" w14:textId="41497C43" w:rsidR="00CF3EB6" w:rsidRPr="00CF3EB6" w:rsidRDefault="00CF3EB6" w:rsidP="00CF3EB6">
      <w:pPr>
        <w:pStyle w:val="EndNoteBibliography"/>
        <w:ind w:left="720" w:hanging="720"/>
        <w:rPr>
          <w:noProof/>
        </w:rPr>
      </w:pPr>
      <w:r w:rsidRPr="00CF3EB6">
        <w:rPr>
          <w:noProof/>
        </w:rPr>
        <w:lastRenderedPageBreak/>
        <w:t xml:space="preserve">Enock, F., et al. (2018). Self and team prioritisation effects in perceptual matching: Evidence for a shared representation. </w:t>
      </w:r>
      <w:r w:rsidRPr="00CF3EB6">
        <w:rPr>
          <w:i/>
          <w:noProof/>
        </w:rPr>
        <w:t>Acta psychologica, 182</w:t>
      </w:r>
      <w:r w:rsidRPr="00CF3EB6">
        <w:rPr>
          <w:noProof/>
        </w:rPr>
        <w:t xml:space="preserve">, 107-118. </w:t>
      </w:r>
      <w:hyperlink r:id="rId26" w:history="1">
        <w:r w:rsidRPr="00CF3EB6">
          <w:rPr>
            <w:rStyle w:val="aa"/>
            <w:noProof/>
          </w:rPr>
          <w:t>https://doi.org/10.1016/j.actpsy.2017.11.011</w:t>
        </w:r>
      </w:hyperlink>
      <w:r w:rsidRPr="00CF3EB6">
        <w:rPr>
          <w:noProof/>
        </w:rPr>
        <w:t xml:space="preserve"> </w:t>
      </w:r>
    </w:p>
    <w:p w14:paraId="0982B6B8" w14:textId="77777777" w:rsidR="00CF3EB6" w:rsidRPr="00CF3EB6" w:rsidRDefault="00CF3EB6" w:rsidP="00CF3EB6">
      <w:pPr>
        <w:pStyle w:val="EndNoteBibliography"/>
        <w:rPr>
          <w:noProof/>
        </w:rPr>
      </w:pPr>
    </w:p>
    <w:p w14:paraId="29B079A9" w14:textId="77777777" w:rsidR="00CF3EB6" w:rsidRPr="00CF3EB6" w:rsidRDefault="00CF3EB6" w:rsidP="00CF3EB6">
      <w:pPr>
        <w:pStyle w:val="EndNoteBibliography"/>
        <w:ind w:left="720" w:hanging="720"/>
        <w:rPr>
          <w:noProof/>
        </w:rPr>
      </w:pPr>
      <w:r w:rsidRPr="00CF3EB6">
        <w:rPr>
          <w:noProof/>
        </w:rPr>
        <w:t xml:space="preserve">Enock, F.E., et al. (2020). Overlap in processing advantages for minimal ingroups and the self. </w:t>
      </w:r>
      <w:r w:rsidRPr="00CF3EB6">
        <w:rPr>
          <w:i/>
          <w:noProof/>
        </w:rPr>
        <w:t>Scientific Reports, 10</w:t>
      </w:r>
      <w:r w:rsidRPr="00CF3EB6">
        <w:rPr>
          <w:noProof/>
        </w:rPr>
        <w:t xml:space="preserve">(1), 18933. </w:t>
      </w:r>
    </w:p>
    <w:p w14:paraId="6A057D53" w14:textId="77777777" w:rsidR="00CF3EB6" w:rsidRPr="00CF3EB6" w:rsidRDefault="00CF3EB6" w:rsidP="00CF3EB6">
      <w:pPr>
        <w:pStyle w:val="EndNoteBibliography"/>
        <w:rPr>
          <w:noProof/>
        </w:rPr>
      </w:pPr>
    </w:p>
    <w:p w14:paraId="07C3749C" w14:textId="3258BC1A" w:rsidR="00CF3EB6" w:rsidRPr="00CF3EB6" w:rsidRDefault="00CF3EB6" w:rsidP="00CF3EB6">
      <w:pPr>
        <w:pStyle w:val="EndNoteBibliography"/>
        <w:ind w:left="720" w:hanging="720"/>
        <w:rPr>
          <w:noProof/>
        </w:rPr>
      </w:pPr>
      <w:r w:rsidRPr="00CF3EB6">
        <w:rPr>
          <w:noProof/>
        </w:rPr>
        <w:t xml:space="preserve">Feng, C., et al. (2018). Neural representations of the multidimensional self in the cortical midline structures. </w:t>
      </w:r>
      <w:r w:rsidRPr="00CF3EB6">
        <w:rPr>
          <w:i/>
          <w:noProof/>
        </w:rPr>
        <w:t>NeuroImage, 183</w:t>
      </w:r>
      <w:r w:rsidRPr="00CF3EB6">
        <w:rPr>
          <w:noProof/>
        </w:rPr>
        <w:t xml:space="preserve">, 291-299. </w:t>
      </w:r>
      <w:hyperlink r:id="rId27" w:history="1">
        <w:r w:rsidRPr="00CF3EB6">
          <w:rPr>
            <w:rStyle w:val="aa"/>
            <w:noProof/>
          </w:rPr>
          <w:t>https://doi.org/10.1016/j.neuroimage.2018.08.018</w:t>
        </w:r>
      </w:hyperlink>
      <w:r w:rsidRPr="00CF3EB6">
        <w:rPr>
          <w:noProof/>
        </w:rPr>
        <w:t xml:space="preserve"> </w:t>
      </w:r>
    </w:p>
    <w:p w14:paraId="436AF989" w14:textId="77777777" w:rsidR="00CF3EB6" w:rsidRPr="00CF3EB6" w:rsidRDefault="00CF3EB6" w:rsidP="00CF3EB6">
      <w:pPr>
        <w:pStyle w:val="EndNoteBibliography"/>
        <w:rPr>
          <w:noProof/>
        </w:rPr>
      </w:pPr>
    </w:p>
    <w:p w14:paraId="1CAA9742" w14:textId="77777777" w:rsidR="00CF3EB6" w:rsidRPr="00CF3EB6" w:rsidRDefault="00CF3EB6" w:rsidP="00CF3EB6">
      <w:pPr>
        <w:pStyle w:val="EndNoteBibliography"/>
        <w:ind w:left="720" w:hanging="720"/>
        <w:rPr>
          <w:noProof/>
        </w:rPr>
      </w:pPr>
      <w:r w:rsidRPr="00CF3EB6">
        <w:rPr>
          <w:noProof/>
        </w:rPr>
        <w:t xml:space="preserve">Feng, C., et al. (2020). Effect of intranasal oxytocin administration on self-other distinction: Modulations by psychological distance and gender. </w:t>
      </w:r>
      <w:r w:rsidRPr="00CF3EB6">
        <w:rPr>
          <w:i/>
          <w:noProof/>
        </w:rPr>
        <w:t>Psychoneuroendocrinology, 120</w:t>
      </w:r>
      <w:r w:rsidRPr="00CF3EB6">
        <w:rPr>
          <w:noProof/>
        </w:rPr>
        <w:t xml:space="preserve">, 104804. </w:t>
      </w:r>
    </w:p>
    <w:p w14:paraId="6A0313FB" w14:textId="77777777" w:rsidR="00CF3EB6" w:rsidRPr="00CF3EB6" w:rsidRDefault="00CF3EB6" w:rsidP="00CF3EB6">
      <w:pPr>
        <w:pStyle w:val="EndNoteBibliography"/>
        <w:rPr>
          <w:noProof/>
        </w:rPr>
      </w:pPr>
    </w:p>
    <w:p w14:paraId="47C75B72" w14:textId="77777777" w:rsidR="00CF3EB6" w:rsidRPr="00CF3EB6" w:rsidRDefault="00CF3EB6" w:rsidP="00CF3EB6">
      <w:pPr>
        <w:pStyle w:val="EndNoteBibliography"/>
        <w:ind w:left="720" w:hanging="720"/>
        <w:rPr>
          <w:noProof/>
        </w:rPr>
      </w:pPr>
      <w:r w:rsidRPr="00CF3EB6">
        <w:rPr>
          <w:noProof/>
        </w:rPr>
        <w:t xml:space="preserve">Fisher, R.A. (1992). Statistical methods for research workers. </w:t>
      </w:r>
      <w:r w:rsidRPr="00CF3EB6">
        <w:rPr>
          <w:i/>
          <w:noProof/>
        </w:rPr>
        <w:t>Springer New York</w:t>
      </w:r>
      <w:r w:rsidRPr="00CF3EB6">
        <w:rPr>
          <w:noProof/>
        </w:rPr>
        <w:t xml:space="preserve">. </w:t>
      </w:r>
    </w:p>
    <w:p w14:paraId="541A8150" w14:textId="77777777" w:rsidR="00CF3EB6" w:rsidRPr="00CF3EB6" w:rsidRDefault="00CF3EB6" w:rsidP="00CF3EB6">
      <w:pPr>
        <w:pStyle w:val="EndNoteBibliography"/>
        <w:rPr>
          <w:noProof/>
        </w:rPr>
      </w:pPr>
    </w:p>
    <w:p w14:paraId="3B9CCB73" w14:textId="0D202859" w:rsidR="00CF3EB6" w:rsidRPr="00CF3EB6" w:rsidRDefault="00CF3EB6" w:rsidP="00CF3EB6">
      <w:pPr>
        <w:pStyle w:val="EndNoteBibliography"/>
        <w:ind w:left="720" w:hanging="720"/>
        <w:rPr>
          <w:noProof/>
        </w:rPr>
      </w:pPr>
      <w:r w:rsidRPr="00CF3EB6">
        <w:rPr>
          <w:noProof/>
        </w:rPr>
        <w:t xml:space="preserve">Gillespie‐Smith, K., et al. (2018). The I in autism: Severity and social functioning in autism are related to self‐processing. </w:t>
      </w:r>
      <w:r w:rsidRPr="00CF3EB6">
        <w:rPr>
          <w:i/>
          <w:noProof/>
        </w:rPr>
        <w:t>British journal of developmental psychology, 36</w:t>
      </w:r>
      <w:r w:rsidRPr="00CF3EB6">
        <w:rPr>
          <w:noProof/>
        </w:rPr>
        <w:t xml:space="preserve">(1), 127-141. </w:t>
      </w:r>
      <w:hyperlink r:id="rId28" w:history="1">
        <w:r w:rsidRPr="00CF3EB6">
          <w:rPr>
            <w:rStyle w:val="aa"/>
            <w:noProof/>
          </w:rPr>
          <w:t>https://doi.org/10.1111/bjdp.12219</w:t>
        </w:r>
      </w:hyperlink>
      <w:r w:rsidRPr="00CF3EB6">
        <w:rPr>
          <w:noProof/>
        </w:rPr>
        <w:t xml:space="preserve"> </w:t>
      </w:r>
    </w:p>
    <w:p w14:paraId="6ED49DF8" w14:textId="77777777" w:rsidR="00CF3EB6" w:rsidRPr="00CF3EB6" w:rsidRDefault="00CF3EB6" w:rsidP="00CF3EB6">
      <w:pPr>
        <w:pStyle w:val="EndNoteBibliography"/>
        <w:rPr>
          <w:noProof/>
        </w:rPr>
      </w:pPr>
    </w:p>
    <w:p w14:paraId="0A8EA897" w14:textId="5C741B11" w:rsidR="00CF3EB6" w:rsidRPr="00CF3EB6" w:rsidRDefault="00CF3EB6" w:rsidP="00CF3EB6">
      <w:pPr>
        <w:pStyle w:val="EndNoteBibliography"/>
        <w:ind w:left="720" w:hanging="720"/>
        <w:rPr>
          <w:noProof/>
        </w:rPr>
      </w:pPr>
      <w:r w:rsidRPr="00CF3EB6">
        <w:rPr>
          <w:noProof/>
        </w:rPr>
        <w:t xml:space="preserve">Golubickis, M., et al. (2020). Parts of me: Identity-relevance moderates self-prioritization. </w:t>
      </w:r>
      <w:r w:rsidRPr="00CF3EB6">
        <w:rPr>
          <w:i/>
          <w:noProof/>
        </w:rPr>
        <w:t>Consciousness and cognition, 77</w:t>
      </w:r>
      <w:r w:rsidRPr="00CF3EB6">
        <w:rPr>
          <w:noProof/>
        </w:rPr>
        <w:t xml:space="preserve">, 102848. </w:t>
      </w:r>
      <w:hyperlink r:id="rId29" w:history="1">
        <w:r w:rsidRPr="00CF3EB6">
          <w:rPr>
            <w:rStyle w:val="aa"/>
            <w:noProof/>
          </w:rPr>
          <w:t>https://doi.org/10.1016/j.concog.2019.102848</w:t>
        </w:r>
      </w:hyperlink>
      <w:r w:rsidRPr="00CF3EB6">
        <w:rPr>
          <w:noProof/>
        </w:rPr>
        <w:t xml:space="preserve"> </w:t>
      </w:r>
    </w:p>
    <w:p w14:paraId="28ECC080" w14:textId="77777777" w:rsidR="00CF3EB6" w:rsidRPr="00CF3EB6" w:rsidRDefault="00CF3EB6" w:rsidP="00CF3EB6">
      <w:pPr>
        <w:pStyle w:val="EndNoteBibliography"/>
        <w:rPr>
          <w:noProof/>
        </w:rPr>
      </w:pPr>
    </w:p>
    <w:p w14:paraId="34C5301F" w14:textId="7382565D" w:rsidR="00CF3EB6" w:rsidRPr="00CF3EB6" w:rsidRDefault="00CF3EB6" w:rsidP="00CF3EB6">
      <w:pPr>
        <w:pStyle w:val="EndNoteBibliography"/>
        <w:ind w:left="720" w:hanging="720"/>
        <w:rPr>
          <w:noProof/>
        </w:rPr>
      </w:pPr>
      <w:r w:rsidRPr="00CF3EB6">
        <w:rPr>
          <w:noProof/>
        </w:rPr>
        <w:t xml:space="preserve">Golubickis, M., et al. (2017). Self-prioritization and perceptual matching: The effects of temporal construal. </w:t>
      </w:r>
      <w:r w:rsidRPr="00CF3EB6">
        <w:rPr>
          <w:i/>
          <w:noProof/>
        </w:rPr>
        <w:t>Mem Cognit, 45</w:t>
      </w:r>
      <w:r w:rsidRPr="00CF3EB6">
        <w:rPr>
          <w:noProof/>
        </w:rPr>
        <w:t xml:space="preserve">(7), 1223-1239. </w:t>
      </w:r>
      <w:hyperlink r:id="rId30" w:history="1">
        <w:r w:rsidRPr="00CF3EB6">
          <w:rPr>
            <w:rStyle w:val="aa"/>
            <w:noProof/>
          </w:rPr>
          <w:t>https://doi.org/10.3758/s13421-017-0722-3</w:t>
        </w:r>
      </w:hyperlink>
      <w:r w:rsidRPr="00CF3EB6">
        <w:rPr>
          <w:noProof/>
        </w:rPr>
        <w:t xml:space="preserve"> </w:t>
      </w:r>
    </w:p>
    <w:p w14:paraId="58C59571" w14:textId="77777777" w:rsidR="00CF3EB6" w:rsidRPr="00CF3EB6" w:rsidRDefault="00CF3EB6" w:rsidP="00CF3EB6">
      <w:pPr>
        <w:pStyle w:val="EndNoteBibliography"/>
        <w:rPr>
          <w:noProof/>
        </w:rPr>
      </w:pPr>
    </w:p>
    <w:p w14:paraId="1DAE432F" w14:textId="77777777" w:rsidR="00CF3EB6" w:rsidRPr="00CF3EB6" w:rsidRDefault="00CF3EB6" w:rsidP="00CF3EB6">
      <w:pPr>
        <w:pStyle w:val="EndNoteBibliography"/>
        <w:ind w:left="720" w:hanging="720"/>
        <w:rPr>
          <w:noProof/>
        </w:rPr>
      </w:pPr>
      <w:r w:rsidRPr="00CF3EB6">
        <w:rPr>
          <w:noProof/>
        </w:rPr>
        <w:t xml:space="preserve">Golubickis, M., &amp; Macrae, C.N. (2021). Judging me and you: Task design modulates self-prioritization. </w:t>
      </w:r>
      <w:r w:rsidRPr="00CF3EB6">
        <w:rPr>
          <w:i/>
          <w:noProof/>
        </w:rPr>
        <w:t>Acta psychologica, 218</w:t>
      </w:r>
      <w:r w:rsidRPr="00CF3EB6">
        <w:rPr>
          <w:noProof/>
        </w:rPr>
        <w:t xml:space="preserve">, 103350. </w:t>
      </w:r>
    </w:p>
    <w:p w14:paraId="5401DA6B" w14:textId="77777777" w:rsidR="00CF3EB6" w:rsidRPr="00CF3EB6" w:rsidRDefault="00CF3EB6" w:rsidP="00CF3EB6">
      <w:pPr>
        <w:pStyle w:val="EndNoteBibliography"/>
        <w:rPr>
          <w:noProof/>
        </w:rPr>
      </w:pPr>
    </w:p>
    <w:p w14:paraId="148B5D82" w14:textId="3D479319" w:rsidR="00CF3EB6" w:rsidRPr="00CF3EB6" w:rsidRDefault="00CF3EB6" w:rsidP="00CF3EB6">
      <w:pPr>
        <w:pStyle w:val="EndNoteBibliography"/>
        <w:ind w:left="720" w:hanging="720"/>
        <w:rPr>
          <w:noProof/>
        </w:rPr>
      </w:pPr>
      <w:r w:rsidRPr="00CF3EB6">
        <w:rPr>
          <w:noProof/>
        </w:rPr>
        <w:t xml:space="preserve">Hu, C.-P., et al. (2020). Good Me Bad Me: Prioritization of the Good-Self During Perceptual Decision-Making. </w:t>
      </w:r>
      <w:r w:rsidRPr="00CF3EB6">
        <w:rPr>
          <w:i/>
          <w:noProof/>
        </w:rPr>
        <w:t>Collabra. Psychology, 6</w:t>
      </w:r>
      <w:r w:rsidRPr="00CF3EB6">
        <w:rPr>
          <w:noProof/>
        </w:rPr>
        <w:t xml:space="preserve">(1), 20. </w:t>
      </w:r>
      <w:hyperlink r:id="rId31" w:history="1">
        <w:r w:rsidRPr="00CF3EB6">
          <w:rPr>
            <w:rStyle w:val="aa"/>
            <w:noProof/>
          </w:rPr>
          <w:t>https://doi.org/10.1525/collabra.301</w:t>
        </w:r>
      </w:hyperlink>
      <w:r w:rsidRPr="00CF3EB6">
        <w:rPr>
          <w:noProof/>
        </w:rPr>
        <w:t xml:space="preserve"> </w:t>
      </w:r>
    </w:p>
    <w:p w14:paraId="23C49172" w14:textId="77777777" w:rsidR="00CF3EB6" w:rsidRPr="00CF3EB6" w:rsidRDefault="00CF3EB6" w:rsidP="00CF3EB6">
      <w:pPr>
        <w:pStyle w:val="EndNoteBibliography"/>
        <w:rPr>
          <w:noProof/>
        </w:rPr>
      </w:pPr>
    </w:p>
    <w:p w14:paraId="14EBEC2F" w14:textId="0DC029F5" w:rsidR="00CF3EB6" w:rsidRPr="00CF3EB6" w:rsidRDefault="00CF3EB6" w:rsidP="00CF3EB6">
      <w:pPr>
        <w:pStyle w:val="EndNoteBibliography"/>
        <w:ind w:left="720" w:hanging="720"/>
        <w:rPr>
          <w:noProof/>
        </w:rPr>
      </w:pPr>
      <w:r w:rsidRPr="00CF3EB6">
        <w:rPr>
          <w:noProof/>
        </w:rPr>
        <w:t xml:space="preserve">Hughes, S.M., &amp; Harrison, M.A. (2013). I like my voice better: Self-enhancement bias in perceptions of voice attractiveness. </w:t>
      </w:r>
      <w:r w:rsidRPr="00CF3EB6">
        <w:rPr>
          <w:i/>
          <w:noProof/>
        </w:rPr>
        <w:t>Perception, 42</w:t>
      </w:r>
      <w:r w:rsidRPr="00CF3EB6">
        <w:rPr>
          <w:noProof/>
        </w:rPr>
        <w:t xml:space="preserve">(9), 941-949. </w:t>
      </w:r>
      <w:hyperlink r:id="rId32" w:history="1">
        <w:r w:rsidRPr="00CF3EB6">
          <w:rPr>
            <w:rStyle w:val="aa"/>
            <w:noProof/>
          </w:rPr>
          <w:t>https://doi.org/10.1068/p7526</w:t>
        </w:r>
      </w:hyperlink>
      <w:r w:rsidRPr="00CF3EB6">
        <w:rPr>
          <w:noProof/>
        </w:rPr>
        <w:t xml:space="preserve"> </w:t>
      </w:r>
    </w:p>
    <w:p w14:paraId="0D6D6B3C" w14:textId="77777777" w:rsidR="00CF3EB6" w:rsidRPr="00CF3EB6" w:rsidRDefault="00CF3EB6" w:rsidP="00CF3EB6">
      <w:pPr>
        <w:pStyle w:val="EndNoteBibliography"/>
        <w:rPr>
          <w:noProof/>
        </w:rPr>
      </w:pPr>
    </w:p>
    <w:p w14:paraId="402DDDBB" w14:textId="4D20B79A" w:rsidR="00CF3EB6" w:rsidRPr="00CF3EB6" w:rsidRDefault="00CF3EB6" w:rsidP="00CF3EB6">
      <w:pPr>
        <w:pStyle w:val="EndNoteBibliography"/>
        <w:ind w:left="720" w:hanging="720"/>
        <w:rPr>
          <w:noProof/>
        </w:rPr>
      </w:pPr>
      <w:r w:rsidRPr="00CF3EB6">
        <w:rPr>
          <w:noProof/>
        </w:rPr>
        <w:t xml:space="preserve">Humphreys, G.W., &amp; Sui, J. (2015). The salient self: Social saliency effects based on self-bias. </w:t>
      </w:r>
      <w:r w:rsidRPr="00CF3EB6">
        <w:rPr>
          <w:i/>
          <w:noProof/>
        </w:rPr>
        <w:t>Journal of cognitive psychology, 27</w:t>
      </w:r>
      <w:r w:rsidRPr="00CF3EB6">
        <w:rPr>
          <w:noProof/>
        </w:rPr>
        <w:t xml:space="preserve">(2), 129-140. </w:t>
      </w:r>
      <w:hyperlink r:id="rId33" w:history="1">
        <w:r w:rsidRPr="00CF3EB6">
          <w:rPr>
            <w:rStyle w:val="aa"/>
            <w:noProof/>
          </w:rPr>
          <w:t>https://doi.org/10.1080/20445911.2014.996156</w:t>
        </w:r>
      </w:hyperlink>
      <w:r w:rsidRPr="00CF3EB6">
        <w:rPr>
          <w:noProof/>
        </w:rPr>
        <w:t xml:space="preserve"> </w:t>
      </w:r>
    </w:p>
    <w:p w14:paraId="2D09C873" w14:textId="77777777" w:rsidR="00CF3EB6" w:rsidRPr="00CF3EB6" w:rsidRDefault="00CF3EB6" w:rsidP="00CF3EB6">
      <w:pPr>
        <w:pStyle w:val="EndNoteBibliography"/>
        <w:rPr>
          <w:noProof/>
        </w:rPr>
      </w:pPr>
    </w:p>
    <w:p w14:paraId="676AC060" w14:textId="40550824" w:rsidR="00CF3EB6" w:rsidRPr="00CF3EB6" w:rsidRDefault="00CF3EB6" w:rsidP="00CF3EB6">
      <w:pPr>
        <w:pStyle w:val="EndNoteBibliography"/>
        <w:ind w:left="720" w:hanging="720"/>
        <w:rPr>
          <w:noProof/>
        </w:rPr>
      </w:pPr>
      <w:r w:rsidRPr="00CF3EB6">
        <w:rPr>
          <w:noProof/>
        </w:rPr>
        <w:t xml:space="preserve">Ivaz, L., et al. (2016). The emotional impact of being myself: Emotions and foreign-language processing. </w:t>
      </w:r>
      <w:r w:rsidRPr="00CF3EB6">
        <w:rPr>
          <w:i/>
          <w:noProof/>
        </w:rPr>
        <w:t>Journal of Experimental Psychology: Learning, Memory, and Cognition, 42</w:t>
      </w:r>
      <w:r w:rsidRPr="00CF3EB6">
        <w:rPr>
          <w:noProof/>
        </w:rPr>
        <w:t xml:space="preserve">(3), 489. </w:t>
      </w:r>
      <w:hyperlink r:id="rId34" w:history="1">
        <w:r w:rsidRPr="00CF3EB6">
          <w:rPr>
            <w:rStyle w:val="aa"/>
            <w:noProof/>
          </w:rPr>
          <w:t>https://doi.org/10.1037/xlm0000179</w:t>
        </w:r>
      </w:hyperlink>
      <w:r w:rsidRPr="00CF3EB6">
        <w:rPr>
          <w:noProof/>
        </w:rPr>
        <w:t xml:space="preserve"> </w:t>
      </w:r>
    </w:p>
    <w:p w14:paraId="463A33F7" w14:textId="77777777" w:rsidR="00CF3EB6" w:rsidRPr="00CF3EB6" w:rsidRDefault="00CF3EB6" w:rsidP="00CF3EB6">
      <w:pPr>
        <w:pStyle w:val="EndNoteBibliography"/>
        <w:rPr>
          <w:noProof/>
        </w:rPr>
      </w:pPr>
    </w:p>
    <w:p w14:paraId="0B476823" w14:textId="6FEADDD0" w:rsidR="00CF3EB6" w:rsidRPr="00CF3EB6" w:rsidRDefault="00CF3EB6" w:rsidP="00CF3EB6">
      <w:pPr>
        <w:pStyle w:val="EndNoteBibliography"/>
        <w:ind w:left="720" w:hanging="720"/>
        <w:rPr>
          <w:noProof/>
        </w:rPr>
      </w:pPr>
      <w:r w:rsidRPr="00CF3EB6">
        <w:rPr>
          <w:noProof/>
        </w:rPr>
        <w:lastRenderedPageBreak/>
        <w:t xml:space="preserve">Jiang, M., et al. (2019). Cultural Orientation of Self-Bias in Perceptual Matching. </w:t>
      </w:r>
      <w:r w:rsidRPr="00CF3EB6">
        <w:rPr>
          <w:i/>
          <w:noProof/>
        </w:rPr>
        <w:t>Front Psychol, 10</w:t>
      </w:r>
      <w:r w:rsidRPr="00CF3EB6">
        <w:rPr>
          <w:noProof/>
        </w:rPr>
        <w:t xml:space="preserve">, 1469. </w:t>
      </w:r>
      <w:hyperlink r:id="rId35" w:history="1">
        <w:r w:rsidRPr="00CF3EB6">
          <w:rPr>
            <w:rStyle w:val="aa"/>
            <w:noProof/>
          </w:rPr>
          <w:t>https://doi.org/10.3389/fpsyg.2019.01469</w:t>
        </w:r>
      </w:hyperlink>
      <w:r w:rsidRPr="00CF3EB6">
        <w:rPr>
          <w:noProof/>
        </w:rPr>
        <w:t xml:space="preserve"> </w:t>
      </w:r>
    </w:p>
    <w:p w14:paraId="4657D039" w14:textId="77777777" w:rsidR="00CF3EB6" w:rsidRPr="00CF3EB6" w:rsidRDefault="00CF3EB6" w:rsidP="00CF3EB6">
      <w:pPr>
        <w:pStyle w:val="EndNoteBibliography"/>
        <w:rPr>
          <w:noProof/>
        </w:rPr>
      </w:pPr>
    </w:p>
    <w:p w14:paraId="3B3138CE" w14:textId="447167F6" w:rsidR="00CF3EB6" w:rsidRPr="00CF3EB6" w:rsidRDefault="00CF3EB6" w:rsidP="00CF3EB6">
      <w:pPr>
        <w:pStyle w:val="EndNoteBibliography"/>
        <w:ind w:left="720" w:hanging="720"/>
        <w:rPr>
          <w:noProof/>
        </w:rPr>
      </w:pPr>
      <w:r w:rsidRPr="00CF3EB6">
        <w:rPr>
          <w:noProof/>
        </w:rPr>
        <w:t xml:space="preserve">Kahveci, S., et al. (2022). Reliability of reaction time tasks: how should it be computed? </w:t>
      </w:r>
      <w:r w:rsidRPr="00CF3EB6">
        <w:rPr>
          <w:i/>
          <w:noProof/>
        </w:rPr>
        <w:t>Preprint</w:t>
      </w:r>
      <w:r w:rsidRPr="00CF3EB6">
        <w:rPr>
          <w:noProof/>
        </w:rPr>
        <w:t xml:space="preserve">, 1-30. </w:t>
      </w:r>
      <w:hyperlink r:id="rId36" w:history="1">
        <w:r w:rsidRPr="00CF3EB6">
          <w:rPr>
            <w:rStyle w:val="aa"/>
            <w:noProof/>
          </w:rPr>
          <w:t>https://doi.org/10.31234/osf.io/ta59r</w:t>
        </w:r>
      </w:hyperlink>
      <w:r w:rsidRPr="00CF3EB6">
        <w:rPr>
          <w:noProof/>
        </w:rPr>
        <w:t xml:space="preserve"> </w:t>
      </w:r>
    </w:p>
    <w:p w14:paraId="0ED15479" w14:textId="77777777" w:rsidR="00CF3EB6" w:rsidRPr="00CF3EB6" w:rsidRDefault="00CF3EB6" w:rsidP="00CF3EB6">
      <w:pPr>
        <w:pStyle w:val="EndNoteBibliography"/>
        <w:rPr>
          <w:noProof/>
        </w:rPr>
      </w:pPr>
    </w:p>
    <w:p w14:paraId="61E64DA6" w14:textId="4BAC1EA1" w:rsidR="00CF3EB6" w:rsidRPr="00CF3EB6" w:rsidRDefault="00CF3EB6" w:rsidP="00CF3EB6">
      <w:pPr>
        <w:pStyle w:val="EndNoteBibliography"/>
        <w:ind w:left="720" w:hanging="720"/>
        <w:rPr>
          <w:noProof/>
        </w:rPr>
      </w:pPr>
      <w:r w:rsidRPr="00CF3EB6">
        <w:rPr>
          <w:noProof/>
        </w:rPr>
        <w:t xml:space="preserve">Keenan, J.P., et al. (2000). Self-recognition and the right prefrontal cortex. </w:t>
      </w:r>
      <w:r w:rsidRPr="00CF3EB6">
        <w:rPr>
          <w:i/>
          <w:noProof/>
        </w:rPr>
        <w:t>Trends in cognitive sciences, 4</w:t>
      </w:r>
      <w:r w:rsidRPr="00CF3EB6">
        <w:rPr>
          <w:noProof/>
        </w:rPr>
        <w:t xml:space="preserve">(9), 338-344. </w:t>
      </w:r>
      <w:hyperlink r:id="rId37" w:history="1">
        <w:r w:rsidRPr="00CF3EB6">
          <w:rPr>
            <w:rStyle w:val="aa"/>
            <w:noProof/>
          </w:rPr>
          <w:t>https://doi.org/10.1016/S1364-6613</w:t>
        </w:r>
      </w:hyperlink>
      <w:r w:rsidRPr="00CF3EB6">
        <w:rPr>
          <w:noProof/>
        </w:rPr>
        <w:t xml:space="preserve"> (00)01521-7 </w:t>
      </w:r>
    </w:p>
    <w:p w14:paraId="6DF96B77" w14:textId="77777777" w:rsidR="00CF3EB6" w:rsidRPr="00CF3EB6" w:rsidRDefault="00CF3EB6" w:rsidP="00CF3EB6">
      <w:pPr>
        <w:pStyle w:val="EndNoteBibliography"/>
        <w:rPr>
          <w:noProof/>
        </w:rPr>
      </w:pPr>
    </w:p>
    <w:p w14:paraId="371ACE66" w14:textId="4EFC3A1E" w:rsidR="00CF3EB6" w:rsidRPr="00CF3EB6" w:rsidRDefault="00CF3EB6" w:rsidP="00CF3EB6">
      <w:pPr>
        <w:pStyle w:val="EndNoteBibliography"/>
        <w:ind w:left="720" w:hanging="720"/>
        <w:rPr>
          <w:noProof/>
        </w:rPr>
      </w:pPr>
      <w:r w:rsidRPr="00CF3EB6">
        <w:rPr>
          <w:noProof/>
        </w:rPr>
        <w:t xml:space="preserve">Kircher, T.T., et al. (2000). Towards a functional neuroanatomy of self processing: effects of faces and words. </w:t>
      </w:r>
      <w:r w:rsidRPr="00CF3EB6">
        <w:rPr>
          <w:i/>
          <w:noProof/>
        </w:rPr>
        <w:t>Cognitive Brain Research, 10</w:t>
      </w:r>
      <w:r w:rsidRPr="00CF3EB6">
        <w:rPr>
          <w:noProof/>
        </w:rPr>
        <w:t xml:space="preserve">(1-2), 133-144. </w:t>
      </w:r>
      <w:hyperlink r:id="rId38" w:history="1">
        <w:r w:rsidRPr="00CF3EB6">
          <w:rPr>
            <w:rStyle w:val="aa"/>
            <w:noProof/>
          </w:rPr>
          <w:t>https://doi.org/10.1016/S0926-6410(00)00036-7</w:t>
        </w:r>
      </w:hyperlink>
      <w:r w:rsidRPr="00CF3EB6">
        <w:rPr>
          <w:noProof/>
        </w:rPr>
        <w:t xml:space="preserve"> </w:t>
      </w:r>
    </w:p>
    <w:p w14:paraId="5D6DAAB6" w14:textId="77777777" w:rsidR="00CF3EB6" w:rsidRPr="00CF3EB6" w:rsidRDefault="00CF3EB6" w:rsidP="00CF3EB6">
      <w:pPr>
        <w:pStyle w:val="EndNoteBibliography"/>
        <w:rPr>
          <w:noProof/>
        </w:rPr>
      </w:pPr>
    </w:p>
    <w:p w14:paraId="7E185E1F" w14:textId="77777777" w:rsidR="00CF3EB6" w:rsidRPr="00CF3EB6" w:rsidRDefault="00CF3EB6" w:rsidP="00CF3EB6">
      <w:pPr>
        <w:pStyle w:val="EndNoteBibliography"/>
        <w:ind w:left="720" w:hanging="720"/>
        <w:rPr>
          <w:noProof/>
        </w:rPr>
      </w:pPr>
      <w:r w:rsidRPr="00CF3EB6">
        <w:rPr>
          <w:noProof/>
        </w:rPr>
        <w:t xml:space="preserve">Kolvoort, I.R., et al. (2020). Temporal integration as “common currency” of brain and self‐scale‐free activity in resting‐state EEG correlates with temporal delay effects on self‐relatedness. </w:t>
      </w:r>
      <w:r w:rsidRPr="00CF3EB6">
        <w:rPr>
          <w:i/>
          <w:noProof/>
        </w:rPr>
        <w:t>Human brain mapping, 41</w:t>
      </w:r>
      <w:r w:rsidRPr="00CF3EB6">
        <w:rPr>
          <w:noProof/>
        </w:rPr>
        <w:t xml:space="preserve">(15), 4355-4374. </w:t>
      </w:r>
    </w:p>
    <w:p w14:paraId="31ACAD76" w14:textId="77777777" w:rsidR="00CF3EB6" w:rsidRPr="00CF3EB6" w:rsidRDefault="00CF3EB6" w:rsidP="00CF3EB6">
      <w:pPr>
        <w:pStyle w:val="EndNoteBibliography"/>
        <w:rPr>
          <w:noProof/>
        </w:rPr>
      </w:pPr>
    </w:p>
    <w:p w14:paraId="50054C97" w14:textId="18CCBD3D" w:rsidR="00CF3EB6" w:rsidRPr="00CF3EB6" w:rsidRDefault="00CF3EB6" w:rsidP="00CF3EB6">
      <w:pPr>
        <w:pStyle w:val="EndNoteBibliography"/>
        <w:ind w:left="720" w:hanging="720"/>
        <w:rPr>
          <w:noProof/>
        </w:rPr>
      </w:pPr>
      <w:r w:rsidRPr="00CF3EB6">
        <w:rPr>
          <w:noProof/>
        </w:rPr>
        <w:t xml:space="preserve">Koo, T.K., &amp; Li, M.Y. (2016). A Guideline of Selecting and Reporting Intraclass Correlation Coefficients for Reliability Research. </w:t>
      </w:r>
      <w:r w:rsidRPr="00CF3EB6">
        <w:rPr>
          <w:i/>
          <w:noProof/>
        </w:rPr>
        <w:t>Journal of chiropractic medicine, 15</w:t>
      </w:r>
      <w:r w:rsidRPr="00CF3EB6">
        <w:rPr>
          <w:noProof/>
        </w:rPr>
        <w:t xml:space="preserve">(2), 155-163. </w:t>
      </w:r>
      <w:hyperlink r:id="rId39" w:history="1">
        <w:r w:rsidRPr="00CF3EB6">
          <w:rPr>
            <w:rStyle w:val="aa"/>
            <w:noProof/>
          </w:rPr>
          <w:t>https://doi.org/10.1016/j.jcm.2016.02.012</w:t>
        </w:r>
      </w:hyperlink>
      <w:r w:rsidRPr="00CF3EB6">
        <w:rPr>
          <w:noProof/>
        </w:rPr>
        <w:t xml:space="preserve"> </w:t>
      </w:r>
    </w:p>
    <w:p w14:paraId="2D23740F" w14:textId="77777777" w:rsidR="00CF3EB6" w:rsidRPr="00CF3EB6" w:rsidRDefault="00CF3EB6" w:rsidP="00CF3EB6">
      <w:pPr>
        <w:pStyle w:val="EndNoteBibliography"/>
        <w:rPr>
          <w:noProof/>
        </w:rPr>
      </w:pPr>
    </w:p>
    <w:p w14:paraId="13631F6B" w14:textId="4ACB9BD0" w:rsidR="00CF3EB6" w:rsidRPr="00CF3EB6" w:rsidRDefault="00CF3EB6" w:rsidP="00CF3EB6">
      <w:pPr>
        <w:pStyle w:val="EndNoteBibliography"/>
        <w:ind w:left="720" w:hanging="720"/>
        <w:rPr>
          <w:noProof/>
        </w:rPr>
      </w:pPr>
      <w:r w:rsidRPr="00CF3EB6">
        <w:rPr>
          <w:noProof/>
        </w:rPr>
        <w:t xml:space="preserve">Kupper, L.L., &amp; Hafner, K.b. (1989). On Assessing Interrater Agreement for Multiple Attribute Responses. </w:t>
      </w:r>
      <w:r w:rsidRPr="00CF3EB6">
        <w:rPr>
          <w:i/>
          <w:noProof/>
        </w:rPr>
        <w:t>Biometrics, 45</w:t>
      </w:r>
      <w:r w:rsidRPr="00CF3EB6">
        <w:rPr>
          <w:noProof/>
        </w:rPr>
        <w:t xml:space="preserve">(3), 957-967. </w:t>
      </w:r>
      <w:hyperlink r:id="rId40" w:history="1">
        <w:r w:rsidRPr="00CF3EB6">
          <w:rPr>
            <w:rStyle w:val="aa"/>
            <w:noProof/>
          </w:rPr>
          <w:t>https://doi.org/10.2307/2531695</w:t>
        </w:r>
      </w:hyperlink>
      <w:r w:rsidRPr="00CF3EB6">
        <w:rPr>
          <w:noProof/>
        </w:rPr>
        <w:t xml:space="preserve"> </w:t>
      </w:r>
    </w:p>
    <w:p w14:paraId="41C99840" w14:textId="77777777" w:rsidR="00CF3EB6" w:rsidRPr="00CF3EB6" w:rsidRDefault="00CF3EB6" w:rsidP="00CF3EB6">
      <w:pPr>
        <w:pStyle w:val="EndNoteBibliography"/>
        <w:rPr>
          <w:noProof/>
        </w:rPr>
      </w:pPr>
    </w:p>
    <w:p w14:paraId="2DDC2DBE" w14:textId="7E7BFD1F" w:rsidR="00CF3EB6" w:rsidRPr="00CF3EB6" w:rsidRDefault="00CF3EB6" w:rsidP="00CF3EB6">
      <w:pPr>
        <w:pStyle w:val="EndNoteBibliography"/>
        <w:ind w:left="720" w:hanging="720"/>
        <w:rPr>
          <w:noProof/>
        </w:rPr>
      </w:pPr>
      <w:r w:rsidRPr="00CF3EB6">
        <w:rPr>
          <w:noProof/>
        </w:rPr>
        <w:t xml:space="preserve">Liu, Y.S., et al. (2022). Depression screening using a non-verbal self-association task: A machine-learning based pilot study. </w:t>
      </w:r>
      <w:r w:rsidRPr="00CF3EB6">
        <w:rPr>
          <w:i/>
          <w:noProof/>
        </w:rPr>
        <w:t>Journal of Affective Disorders, 310</w:t>
      </w:r>
      <w:r w:rsidRPr="00CF3EB6">
        <w:rPr>
          <w:noProof/>
        </w:rPr>
        <w:t xml:space="preserve">, 87-95. </w:t>
      </w:r>
      <w:hyperlink r:id="rId41" w:history="1">
        <w:r w:rsidRPr="00CF3EB6">
          <w:rPr>
            <w:rStyle w:val="aa"/>
            <w:noProof/>
          </w:rPr>
          <w:t>https://doi.org/10.1016/j.jad.2022.04.122</w:t>
        </w:r>
      </w:hyperlink>
      <w:r w:rsidRPr="00CF3EB6">
        <w:rPr>
          <w:noProof/>
        </w:rPr>
        <w:t xml:space="preserve"> </w:t>
      </w:r>
    </w:p>
    <w:p w14:paraId="39927BB4" w14:textId="77777777" w:rsidR="00CF3EB6" w:rsidRPr="00CF3EB6" w:rsidRDefault="00CF3EB6" w:rsidP="00CF3EB6">
      <w:pPr>
        <w:pStyle w:val="EndNoteBibliography"/>
        <w:rPr>
          <w:noProof/>
        </w:rPr>
      </w:pPr>
    </w:p>
    <w:p w14:paraId="0096D8C3" w14:textId="01690322" w:rsidR="00CF3EB6" w:rsidRPr="00CF3EB6" w:rsidRDefault="00CF3EB6" w:rsidP="00CF3EB6">
      <w:pPr>
        <w:pStyle w:val="EndNoteBibliography"/>
        <w:ind w:left="720" w:hanging="720"/>
        <w:rPr>
          <w:noProof/>
        </w:rPr>
      </w:pPr>
      <w:r w:rsidRPr="00CF3EB6">
        <w:rPr>
          <w:noProof/>
        </w:rPr>
        <w:t xml:space="preserve">Macrae, C.N., et al. (2017). Self-Relevance Prioritizes Access to Visual Awareness. </w:t>
      </w:r>
      <w:r w:rsidRPr="00CF3EB6">
        <w:rPr>
          <w:i/>
          <w:noProof/>
        </w:rPr>
        <w:t>Journal of experimental psychology. Human perception and performance, 43</w:t>
      </w:r>
      <w:r w:rsidRPr="00CF3EB6">
        <w:rPr>
          <w:noProof/>
        </w:rPr>
        <w:t xml:space="preserve">(3), 438-443. </w:t>
      </w:r>
      <w:hyperlink r:id="rId42" w:history="1">
        <w:r w:rsidRPr="00CF3EB6">
          <w:rPr>
            <w:rStyle w:val="aa"/>
            <w:noProof/>
          </w:rPr>
          <w:t>https://doi.org/10.1037/xhp0000361</w:t>
        </w:r>
      </w:hyperlink>
      <w:r w:rsidRPr="00CF3EB6">
        <w:rPr>
          <w:noProof/>
        </w:rPr>
        <w:t xml:space="preserve"> </w:t>
      </w:r>
    </w:p>
    <w:p w14:paraId="3087EEFA" w14:textId="77777777" w:rsidR="00CF3EB6" w:rsidRPr="00CF3EB6" w:rsidRDefault="00CF3EB6" w:rsidP="00CF3EB6">
      <w:pPr>
        <w:pStyle w:val="EndNoteBibliography"/>
        <w:rPr>
          <w:noProof/>
        </w:rPr>
      </w:pPr>
    </w:p>
    <w:p w14:paraId="3B8805A3" w14:textId="7F3FD0D4" w:rsidR="00CF3EB6" w:rsidRPr="00CF3EB6" w:rsidRDefault="00CF3EB6" w:rsidP="00CF3EB6">
      <w:pPr>
        <w:pStyle w:val="EndNoteBibliography"/>
        <w:ind w:left="720" w:hanging="720"/>
        <w:rPr>
          <w:noProof/>
        </w:rPr>
      </w:pPr>
      <w:r w:rsidRPr="00CF3EB6">
        <w:rPr>
          <w:noProof/>
        </w:rPr>
        <w:t xml:space="preserve">Maire, H., et al. (2020). A Developmental Study of the Self‐Prioritization Effect in Children Between 6 and 10 Years of Age. </w:t>
      </w:r>
      <w:r w:rsidRPr="00CF3EB6">
        <w:rPr>
          <w:i/>
          <w:noProof/>
        </w:rPr>
        <w:t>Child development, 91</w:t>
      </w:r>
      <w:r w:rsidRPr="00CF3EB6">
        <w:rPr>
          <w:noProof/>
        </w:rPr>
        <w:t xml:space="preserve">(3), 694-704. </w:t>
      </w:r>
      <w:hyperlink r:id="rId43" w:history="1">
        <w:r w:rsidRPr="00CF3EB6">
          <w:rPr>
            <w:rStyle w:val="aa"/>
            <w:noProof/>
          </w:rPr>
          <w:t>https://doi.org/10.1111/cdev.13352</w:t>
        </w:r>
      </w:hyperlink>
      <w:r w:rsidRPr="00CF3EB6">
        <w:rPr>
          <w:noProof/>
        </w:rPr>
        <w:t xml:space="preserve"> </w:t>
      </w:r>
    </w:p>
    <w:p w14:paraId="628FBA8D" w14:textId="77777777" w:rsidR="00CF3EB6" w:rsidRPr="00CF3EB6" w:rsidRDefault="00CF3EB6" w:rsidP="00CF3EB6">
      <w:pPr>
        <w:pStyle w:val="EndNoteBibliography"/>
        <w:rPr>
          <w:noProof/>
        </w:rPr>
      </w:pPr>
    </w:p>
    <w:p w14:paraId="01A49C05" w14:textId="77777777" w:rsidR="00CF3EB6" w:rsidRPr="00CF3EB6" w:rsidRDefault="00CF3EB6" w:rsidP="00CF3EB6">
      <w:pPr>
        <w:pStyle w:val="EndNoteBibliography"/>
        <w:ind w:left="720" w:hanging="720"/>
        <w:rPr>
          <w:noProof/>
        </w:rPr>
      </w:pPr>
      <w:r w:rsidRPr="00CF3EB6">
        <w:rPr>
          <w:noProof/>
        </w:rPr>
        <w:t xml:space="preserve">Martínez-Pérez, V., et al. (2020). Examining the dorsolateral and ventromedial prefrontal cortex involvement in the self-attention network: A randomized, sham-controlled, parallel group, double-blind, and multichannel HD-tDCS study. </w:t>
      </w:r>
      <w:r w:rsidRPr="00CF3EB6">
        <w:rPr>
          <w:i/>
          <w:noProof/>
        </w:rPr>
        <w:t>Frontiers in Neuroscience, 14</w:t>
      </w:r>
      <w:r w:rsidRPr="00CF3EB6">
        <w:rPr>
          <w:noProof/>
        </w:rPr>
        <w:t xml:space="preserve">, 683. </w:t>
      </w:r>
    </w:p>
    <w:p w14:paraId="208353EF" w14:textId="77777777" w:rsidR="00CF3EB6" w:rsidRPr="00CF3EB6" w:rsidRDefault="00CF3EB6" w:rsidP="00CF3EB6">
      <w:pPr>
        <w:pStyle w:val="EndNoteBibliography"/>
        <w:rPr>
          <w:noProof/>
        </w:rPr>
      </w:pPr>
    </w:p>
    <w:p w14:paraId="76824422" w14:textId="6588C61A" w:rsidR="00CF3EB6" w:rsidRPr="00CF3EB6" w:rsidRDefault="00CF3EB6" w:rsidP="00CF3EB6">
      <w:pPr>
        <w:pStyle w:val="EndNoteBibliography"/>
        <w:ind w:left="720" w:hanging="720"/>
        <w:rPr>
          <w:noProof/>
        </w:rPr>
      </w:pPr>
      <w:r w:rsidRPr="00CF3EB6">
        <w:rPr>
          <w:noProof/>
        </w:rPr>
        <w:t xml:space="preserve">Moray, N. (1959). Attention in dichotic listening: Affective cues and the influence of instructions. </w:t>
      </w:r>
      <w:r w:rsidRPr="00CF3EB6">
        <w:rPr>
          <w:i/>
          <w:noProof/>
        </w:rPr>
        <w:t>Quarterly journal of experimental psychology, 11</w:t>
      </w:r>
      <w:r w:rsidRPr="00CF3EB6">
        <w:rPr>
          <w:noProof/>
        </w:rPr>
        <w:t xml:space="preserve">(1), 56-60. </w:t>
      </w:r>
      <w:hyperlink r:id="rId44" w:history="1">
        <w:r w:rsidRPr="00CF3EB6">
          <w:rPr>
            <w:rStyle w:val="aa"/>
            <w:noProof/>
          </w:rPr>
          <w:t>https://doi.org/10.1080/17470215908416289</w:t>
        </w:r>
      </w:hyperlink>
      <w:r w:rsidRPr="00CF3EB6">
        <w:rPr>
          <w:noProof/>
        </w:rPr>
        <w:t xml:space="preserve"> </w:t>
      </w:r>
    </w:p>
    <w:p w14:paraId="14AEF61D" w14:textId="77777777" w:rsidR="00CF3EB6" w:rsidRPr="00CF3EB6" w:rsidRDefault="00CF3EB6" w:rsidP="00CF3EB6">
      <w:pPr>
        <w:pStyle w:val="EndNoteBibliography"/>
        <w:rPr>
          <w:noProof/>
        </w:rPr>
      </w:pPr>
    </w:p>
    <w:p w14:paraId="0D121E83" w14:textId="06990C08" w:rsidR="00CF3EB6" w:rsidRPr="00CF3EB6" w:rsidRDefault="00CF3EB6" w:rsidP="00CF3EB6">
      <w:pPr>
        <w:pStyle w:val="EndNoteBibliography"/>
        <w:ind w:left="720" w:hanging="720"/>
        <w:rPr>
          <w:noProof/>
        </w:rPr>
      </w:pPr>
      <w:r w:rsidRPr="00CF3EB6">
        <w:rPr>
          <w:noProof/>
        </w:rPr>
        <w:lastRenderedPageBreak/>
        <w:t xml:space="preserve">Nijhof, A.D., &amp; Bird, G. (2019). Self‐processing in individuals with autism spectrum disorder. </w:t>
      </w:r>
      <w:r w:rsidRPr="00CF3EB6">
        <w:rPr>
          <w:i/>
          <w:noProof/>
        </w:rPr>
        <w:t>Autism research, 12</w:t>
      </w:r>
      <w:r w:rsidRPr="00CF3EB6">
        <w:rPr>
          <w:noProof/>
        </w:rPr>
        <w:t xml:space="preserve">(11), 1580-1584. </w:t>
      </w:r>
      <w:hyperlink r:id="rId45" w:history="1">
        <w:r w:rsidRPr="00CF3EB6">
          <w:rPr>
            <w:rStyle w:val="aa"/>
            <w:noProof/>
          </w:rPr>
          <w:t>https://doi.org/10.1002/aur.2200</w:t>
        </w:r>
      </w:hyperlink>
      <w:r w:rsidRPr="00CF3EB6">
        <w:rPr>
          <w:noProof/>
        </w:rPr>
        <w:t xml:space="preserve"> </w:t>
      </w:r>
    </w:p>
    <w:p w14:paraId="4686FB76" w14:textId="77777777" w:rsidR="00CF3EB6" w:rsidRPr="00CF3EB6" w:rsidRDefault="00CF3EB6" w:rsidP="00CF3EB6">
      <w:pPr>
        <w:pStyle w:val="EndNoteBibliography"/>
        <w:rPr>
          <w:noProof/>
        </w:rPr>
      </w:pPr>
    </w:p>
    <w:p w14:paraId="69624DE1" w14:textId="456A795B" w:rsidR="00CF3EB6" w:rsidRPr="00CF3EB6" w:rsidRDefault="00CF3EB6" w:rsidP="00CF3EB6">
      <w:pPr>
        <w:pStyle w:val="EndNoteBibliography"/>
        <w:ind w:left="720" w:hanging="720"/>
        <w:rPr>
          <w:noProof/>
        </w:rPr>
      </w:pPr>
      <w:r w:rsidRPr="00CF3EB6">
        <w:rPr>
          <w:noProof/>
        </w:rPr>
        <w:t xml:space="preserve">Parsons, S., et al. (2019). Psychological Science Needs a Standard Practice of Reporting the Reliability of Cognitive-Behavioral Measurements. </w:t>
      </w:r>
      <w:r w:rsidRPr="00CF3EB6">
        <w:rPr>
          <w:i/>
          <w:noProof/>
        </w:rPr>
        <w:t>Advances in methods and practices in psychological science, 2</w:t>
      </w:r>
      <w:r w:rsidRPr="00CF3EB6">
        <w:rPr>
          <w:noProof/>
        </w:rPr>
        <w:t xml:space="preserve">(4), 378-395. </w:t>
      </w:r>
      <w:hyperlink r:id="rId46" w:history="1">
        <w:r w:rsidRPr="00CF3EB6">
          <w:rPr>
            <w:rStyle w:val="aa"/>
            <w:noProof/>
          </w:rPr>
          <w:t>https://doi.org/10.1177/2515245919879695</w:t>
        </w:r>
      </w:hyperlink>
      <w:r w:rsidRPr="00CF3EB6">
        <w:rPr>
          <w:noProof/>
        </w:rPr>
        <w:t xml:space="preserve"> </w:t>
      </w:r>
    </w:p>
    <w:p w14:paraId="2A83CB74" w14:textId="77777777" w:rsidR="00CF3EB6" w:rsidRPr="00CF3EB6" w:rsidRDefault="00CF3EB6" w:rsidP="00CF3EB6">
      <w:pPr>
        <w:pStyle w:val="EndNoteBibliography"/>
        <w:rPr>
          <w:noProof/>
        </w:rPr>
      </w:pPr>
    </w:p>
    <w:p w14:paraId="13B6D2F7" w14:textId="27F48ED3" w:rsidR="00CF3EB6" w:rsidRPr="00CF3EB6" w:rsidRDefault="00CF3EB6" w:rsidP="00CF3EB6">
      <w:pPr>
        <w:pStyle w:val="EndNoteBibliography"/>
        <w:ind w:left="720" w:hanging="720"/>
        <w:rPr>
          <w:noProof/>
        </w:rPr>
      </w:pPr>
      <w:r w:rsidRPr="00CF3EB6">
        <w:rPr>
          <w:noProof/>
        </w:rPr>
        <w:t xml:space="preserve">Payne, B., et al. (2021). Perceptual prioritization of self‐associated voices. </w:t>
      </w:r>
      <w:r w:rsidRPr="00CF3EB6">
        <w:rPr>
          <w:i/>
          <w:noProof/>
        </w:rPr>
        <w:t>British Journal of Psychology, 112</w:t>
      </w:r>
      <w:r w:rsidRPr="00CF3EB6">
        <w:rPr>
          <w:noProof/>
        </w:rPr>
        <w:t xml:space="preserve">(3), 585-610. </w:t>
      </w:r>
      <w:hyperlink r:id="rId47" w:history="1">
        <w:r w:rsidRPr="00CF3EB6">
          <w:rPr>
            <w:rStyle w:val="aa"/>
            <w:noProof/>
          </w:rPr>
          <w:t>https://doi.org/10.1111/bjop.12479</w:t>
        </w:r>
      </w:hyperlink>
      <w:r w:rsidRPr="00CF3EB6">
        <w:rPr>
          <w:noProof/>
        </w:rPr>
        <w:t xml:space="preserve"> </w:t>
      </w:r>
    </w:p>
    <w:p w14:paraId="7F0B5E1D" w14:textId="77777777" w:rsidR="00CF3EB6" w:rsidRPr="00CF3EB6" w:rsidRDefault="00CF3EB6" w:rsidP="00CF3EB6">
      <w:pPr>
        <w:pStyle w:val="EndNoteBibliography"/>
        <w:rPr>
          <w:noProof/>
        </w:rPr>
      </w:pPr>
    </w:p>
    <w:p w14:paraId="69084514" w14:textId="77777777" w:rsidR="00CF3EB6" w:rsidRPr="00CF3EB6" w:rsidRDefault="00CF3EB6" w:rsidP="00CF3EB6">
      <w:pPr>
        <w:pStyle w:val="EndNoteBibliography"/>
        <w:ind w:left="720" w:hanging="720"/>
        <w:rPr>
          <w:noProof/>
        </w:rPr>
      </w:pPr>
      <w:r w:rsidRPr="00CF3EB6">
        <w:rPr>
          <w:noProof/>
        </w:rPr>
        <w:t xml:space="preserve">Qian, H., et al. (2020). Prioritised self-referential processing is modulated by emotional arousal. </w:t>
      </w:r>
      <w:r w:rsidRPr="00CF3EB6">
        <w:rPr>
          <w:i/>
          <w:noProof/>
        </w:rPr>
        <w:t>Quarterly journal of experimental psychology, 73</w:t>
      </w:r>
      <w:r w:rsidRPr="00CF3EB6">
        <w:rPr>
          <w:noProof/>
        </w:rPr>
        <w:t xml:space="preserve">(5), 688-697. </w:t>
      </w:r>
    </w:p>
    <w:p w14:paraId="589472AD" w14:textId="77777777" w:rsidR="00CF3EB6" w:rsidRPr="00CF3EB6" w:rsidRDefault="00CF3EB6" w:rsidP="00CF3EB6">
      <w:pPr>
        <w:pStyle w:val="EndNoteBibliography"/>
        <w:rPr>
          <w:noProof/>
        </w:rPr>
      </w:pPr>
    </w:p>
    <w:p w14:paraId="6E63CA12" w14:textId="57AD12DF" w:rsidR="00CF3EB6" w:rsidRPr="00CF3EB6" w:rsidRDefault="00CF3EB6" w:rsidP="00CF3EB6">
      <w:pPr>
        <w:pStyle w:val="EndNoteBibliography"/>
        <w:ind w:left="720" w:hanging="720"/>
        <w:rPr>
          <w:noProof/>
        </w:rPr>
      </w:pPr>
      <w:r w:rsidRPr="00CF3EB6">
        <w:rPr>
          <w:noProof/>
        </w:rPr>
        <w:t xml:space="preserve">R Core Team. (2022). R: A Language and Environment for Statistical Computing. </w:t>
      </w:r>
      <w:hyperlink r:id="rId48" w:history="1">
        <w:r w:rsidRPr="00CF3EB6">
          <w:rPr>
            <w:rStyle w:val="aa"/>
            <w:noProof/>
          </w:rPr>
          <w:t>https://www.R-project.org/</w:t>
        </w:r>
      </w:hyperlink>
      <w:r w:rsidRPr="00CF3EB6">
        <w:rPr>
          <w:noProof/>
        </w:rPr>
        <w:t xml:space="preserve"> </w:t>
      </w:r>
    </w:p>
    <w:p w14:paraId="4F88B404" w14:textId="77777777" w:rsidR="00CF3EB6" w:rsidRPr="00CF3EB6" w:rsidRDefault="00CF3EB6" w:rsidP="00CF3EB6">
      <w:pPr>
        <w:pStyle w:val="EndNoteBibliography"/>
        <w:rPr>
          <w:noProof/>
        </w:rPr>
      </w:pPr>
    </w:p>
    <w:p w14:paraId="64E3B5BF" w14:textId="1DA11041" w:rsidR="00CF3EB6" w:rsidRPr="00CF3EB6" w:rsidRDefault="00CF3EB6" w:rsidP="00CF3EB6">
      <w:pPr>
        <w:pStyle w:val="EndNoteBibliography"/>
        <w:ind w:left="720" w:hanging="720"/>
        <w:rPr>
          <w:noProof/>
        </w:rPr>
      </w:pPr>
      <w:r w:rsidRPr="00CF3EB6">
        <w:rPr>
          <w:noProof/>
        </w:rPr>
        <w:t xml:space="preserve">Rogers, T.B., et al. (1977, Sep). Self-reference and the encoding of personal information. </w:t>
      </w:r>
      <w:r w:rsidRPr="00CF3EB6">
        <w:rPr>
          <w:i/>
          <w:noProof/>
        </w:rPr>
        <w:t>J Pers Soc Psychol, 35</w:t>
      </w:r>
      <w:r w:rsidRPr="00CF3EB6">
        <w:rPr>
          <w:noProof/>
        </w:rPr>
        <w:t xml:space="preserve">(9), 677-688. </w:t>
      </w:r>
      <w:hyperlink r:id="rId49" w:history="1">
        <w:r w:rsidRPr="00CF3EB6">
          <w:rPr>
            <w:rStyle w:val="aa"/>
            <w:noProof/>
          </w:rPr>
          <w:t>https://doi.org/10.1037//0022-3514.35.9.677</w:t>
        </w:r>
      </w:hyperlink>
      <w:r w:rsidRPr="00CF3EB6">
        <w:rPr>
          <w:noProof/>
        </w:rPr>
        <w:t xml:space="preserve"> </w:t>
      </w:r>
    </w:p>
    <w:p w14:paraId="00DF853A" w14:textId="77777777" w:rsidR="00CF3EB6" w:rsidRPr="00CF3EB6" w:rsidRDefault="00CF3EB6" w:rsidP="00CF3EB6">
      <w:pPr>
        <w:pStyle w:val="EndNoteBibliography"/>
        <w:rPr>
          <w:noProof/>
        </w:rPr>
      </w:pPr>
    </w:p>
    <w:p w14:paraId="72562DD4" w14:textId="77777777" w:rsidR="00CF3EB6" w:rsidRPr="00CF3EB6" w:rsidRDefault="00CF3EB6" w:rsidP="00CF3EB6">
      <w:pPr>
        <w:pStyle w:val="EndNoteBibliography"/>
        <w:ind w:left="720" w:hanging="720"/>
        <w:rPr>
          <w:noProof/>
        </w:rPr>
      </w:pPr>
      <w:r w:rsidRPr="00CF3EB6">
        <w:rPr>
          <w:noProof/>
        </w:rPr>
        <w:t xml:space="preserve">Schäfer, S., &amp; Frings, C. (2019). Understanding self-prioritisation: The prioritisation of self-relevant stimuli and its relation to the individual self-esteem. </w:t>
      </w:r>
      <w:r w:rsidRPr="00CF3EB6">
        <w:rPr>
          <w:i/>
          <w:noProof/>
        </w:rPr>
        <w:t>Journal of cognitive psychology, 31</w:t>
      </w:r>
      <w:r w:rsidRPr="00CF3EB6">
        <w:rPr>
          <w:noProof/>
        </w:rPr>
        <w:t xml:space="preserve">(8), 813-824. </w:t>
      </w:r>
    </w:p>
    <w:p w14:paraId="14FC68B4" w14:textId="77777777" w:rsidR="00CF3EB6" w:rsidRPr="00CF3EB6" w:rsidRDefault="00CF3EB6" w:rsidP="00CF3EB6">
      <w:pPr>
        <w:pStyle w:val="EndNoteBibliography"/>
        <w:rPr>
          <w:noProof/>
        </w:rPr>
      </w:pPr>
    </w:p>
    <w:p w14:paraId="02D0BC2E" w14:textId="035F6E6D" w:rsidR="00CF3EB6" w:rsidRPr="00CF3EB6" w:rsidRDefault="00CF3EB6" w:rsidP="00CF3EB6">
      <w:pPr>
        <w:pStyle w:val="EndNoteBibliography"/>
        <w:ind w:left="720" w:hanging="720"/>
        <w:rPr>
          <w:noProof/>
        </w:rPr>
      </w:pPr>
      <w:r w:rsidRPr="00CF3EB6">
        <w:rPr>
          <w:noProof/>
        </w:rPr>
        <w:t xml:space="preserve">Shapiro, K.L., et al. (1997). Personal names and the attentional blink: a visual "cocktail party" effect. </w:t>
      </w:r>
      <w:r w:rsidRPr="00CF3EB6">
        <w:rPr>
          <w:i/>
          <w:noProof/>
        </w:rPr>
        <w:t>J Exp Psychol Hum Percept Perform, 23</w:t>
      </w:r>
      <w:r w:rsidRPr="00CF3EB6">
        <w:rPr>
          <w:noProof/>
        </w:rPr>
        <w:t xml:space="preserve">(2), 504-514. </w:t>
      </w:r>
      <w:hyperlink r:id="rId50" w:history="1">
        <w:r w:rsidRPr="00CF3EB6">
          <w:rPr>
            <w:rStyle w:val="aa"/>
            <w:noProof/>
          </w:rPr>
          <w:t>https://doi.org/10.1037//0096-1523.23.2.504</w:t>
        </w:r>
      </w:hyperlink>
      <w:r w:rsidRPr="00CF3EB6">
        <w:rPr>
          <w:noProof/>
        </w:rPr>
        <w:t xml:space="preserve"> </w:t>
      </w:r>
    </w:p>
    <w:p w14:paraId="6EDC3253" w14:textId="77777777" w:rsidR="00CF3EB6" w:rsidRPr="00CF3EB6" w:rsidRDefault="00CF3EB6" w:rsidP="00CF3EB6">
      <w:pPr>
        <w:pStyle w:val="EndNoteBibliography"/>
        <w:rPr>
          <w:noProof/>
        </w:rPr>
      </w:pPr>
    </w:p>
    <w:p w14:paraId="1C8FE6D8" w14:textId="282315E9" w:rsidR="00CF3EB6" w:rsidRPr="00CF3EB6" w:rsidRDefault="00CF3EB6" w:rsidP="00CF3EB6">
      <w:pPr>
        <w:pStyle w:val="EndNoteBibliography"/>
        <w:ind w:left="720" w:hanging="720"/>
        <w:rPr>
          <w:noProof/>
        </w:rPr>
      </w:pPr>
      <w:r w:rsidRPr="00CF3EB6">
        <w:rPr>
          <w:noProof/>
        </w:rPr>
        <w:t xml:space="preserve">Stoeber, J., &amp; Eysenck, M.W. (2008). Perfectionism and efficiency: Accuracy, response bias, and invested time in proof-reading performance. </w:t>
      </w:r>
      <w:r w:rsidRPr="00CF3EB6">
        <w:rPr>
          <w:i/>
          <w:noProof/>
        </w:rPr>
        <w:t>Journal of research in personality, 42</w:t>
      </w:r>
      <w:r w:rsidRPr="00CF3EB6">
        <w:rPr>
          <w:noProof/>
        </w:rPr>
        <w:t xml:space="preserve">(6), 1673-1678. </w:t>
      </w:r>
      <w:hyperlink r:id="rId51" w:history="1">
        <w:r w:rsidRPr="00CF3EB6">
          <w:rPr>
            <w:rStyle w:val="aa"/>
            <w:noProof/>
          </w:rPr>
          <w:t>https://doi.org/10.1016/j.jrp.2008.08.001</w:t>
        </w:r>
      </w:hyperlink>
      <w:r w:rsidRPr="00CF3EB6">
        <w:rPr>
          <w:noProof/>
        </w:rPr>
        <w:t xml:space="preserve"> </w:t>
      </w:r>
    </w:p>
    <w:p w14:paraId="72A5AD21" w14:textId="77777777" w:rsidR="00CF3EB6" w:rsidRPr="00CF3EB6" w:rsidRDefault="00CF3EB6" w:rsidP="00CF3EB6">
      <w:pPr>
        <w:pStyle w:val="EndNoteBibliography"/>
        <w:rPr>
          <w:noProof/>
        </w:rPr>
      </w:pPr>
    </w:p>
    <w:p w14:paraId="01B7AF89" w14:textId="77777777" w:rsidR="00CF3EB6" w:rsidRPr="00CF3EB6" w:rsidRDefault="00CF3EB6" w:rsidP="00CF3EB6">
      <w:pPr>
        <w:pStyle w:val="EndNoteBibliography"/>
        <w:ind w:left="720" w:hanging="720"/>
        <w:rPr>
          <w:noProof/>
        </w:rPr>
      </w:pPr>
      <w:r w:rsidRPr="00CF3EB6">
        <w:rPr>
          <w:noProof/>
        </w:rPr>
        <w:t xml:space="preserve">Strachan, J.W., et al. (2020). It goes with the territory: Ownership across spatial boundaries. </w:t>
      </w:r>
      <w:r w:rsidRPr="00CF3EB6">
        <w:rPr>
          <w:i/>
          <w:noProof/>
        </w:rPr>
        <w:t>Journal of Experimental Psychology: Human Perception and Performance, 46</w:t>
      </w:r>
      <w:r w:rsidRPr="00CF3EB6">
        <w:rPr>
          <w:noProof/>
        </w:rPr>
        <w:t xml:space="preserve">(8), 789. </w:t>
      </w:r>
    </w:p>
    <w:p w14:paraId="6B2AFA80" w14:textId="77777777" w:rsidR="00CF3EB6" w:rsidRPr="00CF3EB6" w:rsidRDefault="00CF3EB6" w:rsidP="00CF3EB6">
      <w:pPr>
        <w:pStyle w:val="EndNoteBibliography"/>
        <w:rPr>
          <w:noProof/>
        </w:rPr>
      </w:pPr>
    </w:p>
    <w:p w14:paraId="5D4446F9" w14:textId="07CC3D96" w:rsidR="00CF3EB6" w:rsidRPr="00CF3EB6" w:rsidRDefault="00CF3EB6" w:rsidP="00CF3EB6">
      <w:pPr>
        <w:pStyle w:val="EndNoteBibliography"/>
        <w:ind w:left="720" w:hanging="720"/>
        <w:rPr>
          <w:noProof/>
        </w:rPr>
      </w:pPr>
      <w:r w:rsidRPr="00CF3EB6">
        <w:rPr>
          <w:noProof/>
        </w:rPr>
        <w:t xml:space="preserve">Sui, J., et al. (2012). Perceptual effects of social salience: Evidence from self-prioritization effects on perceptual matching. </w:t>
      </w:r>
      <w:r w:rsidRPr="00CF3EB6">
        <w:rPr>
          <w:i/>
          <w:noProof/>
        </w:rPr>
        <w:t>Journal of experimental psychology. Human perception and performance, 38</w:t>
      </w:r>
      <w:r w:rsidRPr="00CF3EB6">
        <w:rPr>
          <w:noProof/>
        </w:rPr>
        <w:t xml:space="preserve">(5), 1105-1117. </w:t>
      </w:r>
      <w:hyperlink r:id="rId52" w:history="1">
        <w:r w:rsidRPr="00CF3EB6">
          <w:rPr>
            <w:rStyle w:val="aa"/>
            <w:noProof/>
          </w:rPr>
          <w:t>https://doi.org/10.1037/a0029792</w:t>
        </w:r>
      </w:hyperlink>
      <w:r w:rsidRPr="00CF3EB6">
        <w:rPr>
          <w:noProof/>
        </w:rPr>
        <w:t xml:space="preserve"> </w:t>
      </w:r>
    </w:p>
    <w:p w14:paraId="4F401A75" w14:textId="77777777" w:rsidR="00CF3EB6" w:rsidRPr="00CF3EB6" w:rsidRDefault="00CF3EB6" w:rsidP="00CF3EB6">
      <w:pPr>
        <w:pStyle w:val="EndNoteBibliography"/>
        <w:rPr>
          <w:noProof/>
        </w:rPr>
      </w:pPr>
    </w:p>
    <w:p w14:paraId="4F54D8C2" w14:textId="0480083C" w:rsidR="00CF3EB6" w:rsidRPr="00CF3EB6" w:rsidRDefault="00CF3EB6" w:rsidP="00CF3EB6">
      <w:pPr>
        <w:pStyle w:val="EndNoteBibliography"/>
        <w:ind w:left="720" w:hanging="720"/>
        <w:rPr>
          <w:noProof/>
        </w:rPr>
      </w:pPr>
      <w:r w:rsidRPr="00CF3EB6">
        <w:rPr>
          <w:noProof/>
        </w:rPr>
        <w:t xml:space="preserve">Sui, J., &amp; Humphreys, G.W. (2013, Nov). Self-referential processing is distinct from semantic elaboration: Evidence from long-term memory effects in a patient with amnesia and semantic impairments. </w:t>
      </w:r>
      <w:r w:rsidRPr="00CF3EB6">
        <w:rPr>
          <w:i/>
          <w:noProof/>
        </w:rPr>
        <w:t>Neuropsychologia, 51</w:t>
      </w:r>
      <w:r w:rsidRPr="00CF3EB6">
        <w:rPr>
          <w:noProof/>
        </w:rPr>
        <w:t xml:space="preserve">(13), 2663-2673. </w:t>
      </w:r>
      <w:hyperlink r:id="rId53" w:history="1">
        <w:r w:rsidRPr="00CF3EB6">
          <w:rPr>
            <w:rStyle w:val="aa"/>
            <w:noProof/>
          </w:rPr>
          <w:t>https://doi.org/10.1016/j.neuropsychologia.2013.07.025</w:t>
        </w:r>
      </w:hyperlink>
      <w:r w:rsidRPr="00CF3EB6">
        <w:rPr>
          <w:noProof/>
        </w:rPr>
        <w:t xml:space="preserve"> </w:t>
      </w:r>
    </w:p>
    <w:p w14:paraId="4AA1A45E" w14:textId="77777777" w:rsidR="00CF3EB6" w:rsidRPr="00CF3EB6" w:rsidRDefault="00CF3EB6" w:rsidP="00CF3EB6">
      <w:pPr>
        <w:pStyle w:val="EndNoteBibliography"/>
        <w:rPr>
          <w:noProof/>
        </w:rPr>
      </w:pPr>
    </w:p>
    <w:p w14:paraId="60DDB89F" w14:textId="65DE2AEC" w:rsidR="00CF3EB6" w:rsidRPr="00CF3EB6" w:rsidRDefault="00CF3EB6" w:rsidP="00CF3EB6">
      <w:pPr>
        <w:pStyle w:val="EndNoteBibliography"/>
        <w:ind w:left="720" w:hanging="720"/>
        <w:rPr>
          <w:noProof/>
        </w:rPr>
      </w:pPr>
      <w:r w:rsidRPr="00CF3EB6">
        <w:rPr>
          <w:noProof/>
        </w:rPr>
        <w:t xml:space="preserve">Sui, J., &amp; Humphreys, G.W. (2017). The self survives extinction: Self-association biases attention in patients with visual extinction. </w:t>
      </w:r>
      <w:r w:rsidRPr="00CF3EB6">
        <w:rPr>
          <w:i/>
          <w:noProof/>
        </w:rPr>
        <w:t>Cortex, 95</w:t>
      </w:r>
      <w:r w:rsidRPr="00CF3EB6">
        <w:rPr>
          <w:noProof/>
        </w:rPr>
        <w:t xml:space="preserve">, 248-256. </w:t>
      </w:r>
      <w:hyperlink r:id="rId54" w:history="1">
        <w:r w:rsidRPr="00CF3EB6">
          <w:rPr>
            <w:rStyle w:val="aa"/>
            <w:noProof/>
          </w:rPr>
          <w:t>https://doi.org/10.1016/j.cortex.2017.08.006</w:t>
        </w:r>
      </w:hyperlink>
      <w:r w:rsidRPr="00CF3EB6">
        <w:rPr>
          <w:noProof/>
        </w:rPr>
        <w:t xml:space="preserve"> </w:t>
      </w:r>
    </w:p>
    <w:p w14:paraId="70A4D005" w14:textId="77777777" w:rsidR="00CF3EB6" w:rsidRPr="00CF3EB6" w:rsidRDefault="00CF3EB6" w:rsidP="00CF3EB6">
      <w:pPr>
        <w:pStyle w:val="EndNoteBibliography"/>
        <w:rPr>
          <w:noProof/>
        </w:rPr>
      </w:pPr>
    </w:p>
    <w:p w14:paraId="5DCD3F51" w14:textId="77777777" w:rsidR="00CF3EB6" w:rsidRPr="00CF3EB6" w:rsidRDefault="00CF3EB6" w:rsidP="00CF3EB6">
      <w:pPr>
        <w:pStyle w:val="EndNoteBibliography"/>
        <w:ind w:left="720" w:hanging="720"/>
        <w:rPr>
          <w:noProof/>
        </w:rPr>
      </w:pPr>
      <w:r w:rsidRPr="00CF3EB6">
        <w:rPr>
          <w:noProof/>
        </w:rPr>
        <w:t xml:space="preserve">Svensson, S.L., et al. (2022). More or less of me and you: self-relevance augments the effects of item probability on stimulus prioritization. </w:t>
      </w:r>
      <w:r w:rsidRPr="00CF3EB6">
        <w:rPr>
          <w:i/>
          <w:noProof/>
        </w:rPr>
        <w:t>Psychological Research, 86</w:t>
      </w:r>
      <w:r w:rsidRPr="00CF3EB6">
        <w:rPr>
          <w:noProof/>
        </w:rPr>
        <w:t xml:space="preserve">(4), 1145-1164. </w:t>
      </w:r>
    </w:p>
    <w:p w14:paraId="59D7E60D" w14:textId="77777777" w:rsidR="00CF3EB6" w:rsidRPr="00CF3EB6" w:rsidRDefault="00CF3EB6" w:rsidP="00CF3EB6">
      <w:pPr>
        <w:pStyle w:val="EndNoteBibliography"/>
        <w:rPr>
          <w:noProof/>
        </w:rPr>
      </w:pPr>
    </w:p>
    <w:p w14:paraId="07010007" w14:textId="0DE274A7" w:rsidR="00CF3EB6" w:rsidRPr="00CF3EB6" w:rsidRDefault="00CF3EB6" w:rsidP="00CF3EB6">
      <w:pPr>
        <w:pStyle w:val="EndNoteBibliography"/>
        <w:ind w:left="720" w:hanging="720"/>
        <w:rPr>
          <w:noProof/>
        </w:rPr>
      </w:pPr>
      <w:r w:rsidRPr="00CF3EB6">
        <w:rPr>
          <w:noProof/>
        </w:rPr>
        <w:t xml:space="preserve">Symons, C.S., &amp; Johnson, B.T. (1997, May). The self-reference effect in memory: a meta-analysis. </w:t>
      </w:r>
      <w:r w:rsidRPr="00CF3EB6">
        <w:rPr>
          <w:i/>
          <w:noProof/>
        </w:rPr>
        <w:t>Psychological Bulletin, 121</w:t>
      </w:r>
      <w:r w:rsidRPr="00CF3EB6">
        <w:rPr>
          <w:noProof/>
        </w:rPr>
        <w:t xml:space="preserve">(3), 371-394. </w:t>
      </w:r>
      <w:hyperlink r:id="rId55" w:history="1">
        <w:r w:rsidRPr="00CF3EB6">
          <w:rPr>
            <w:rStyle w:val="aa"/>
            <w:noProof/>
          </w:rPr>
          <w:t>https://doi.org/10.1037/0033-2909.121.3.371</w:t>
        </w:r>
      </w:hyperlink>
      <w:r w:rsidRPr="00CF3EB6">
        <w:rPr>
          <w:noProof/>
        </w:rPr>
        <w:t xml:space="preserve"> </w:t>
      </w:r>
    </w:p>
    <w:p w14:paraId="366690B7" w14:textId="77777777" w:rsidR="00CF3EB6" w:rsidRPr="00CF3EB6" w:rsidRDefault="00CF3EB6" w:rsidP="00CF3EB6">
      <w:pPr>
        <w:pStyle w:val="EndNoteBibliography"/>
        <w:rPr>
          <w:noProof/>
        </w:rPr>
      </w:pPr>
    </w:p>
    <w:p w14:paraId="4E2FC4EA" w14:textId="46E75D8F" w:rsidR="00CF3EB6" w:rsidRPr="00CF3EB6" w:rsidRDefault="00CF3EB6" w:rsidP="00CF3EB6">
      <w:pPr>
        <w:pStyle w:val="EndNoteBibliography"/>
        <w:ind w:left="720" w:hanging="720"/>
        <w:rPr>
          <w:noProof/>
        </w:rPr>
      </w:pPr>
      <w:r w:rsidRPr="00CF3EB6">
        <w:rPr>
          <w:noProof/>
        </w:rPr>
        <w:t xml:space="preserve">Turk, D.J., et al. (2002). Mike or me? Self-recognition in a split-brain patient. </w:t>
      </w:r>
      <w:r w:rsidRPr="00CF3EB6">
        <w:rPr>
          <w:i/>
          <w:noProof/>
        </w:rPr>
        <w:t>Nature neuroscience, 5</w:t>
      </w:r>
      <w:r w:rsidRPr="00CF3EB6">
        <w:rPr>
          <w:noProof/>
        </w:rPr>
        <w:t xml:space="preserve">(9), 841-842. </w:t>
      </w:r>
      <w:hyperlink r:id="rId56" w:history="1">
        <w:r w:rsidRPr="00CF3EB6">
          <w:rPr>
            <w:rStyle w:val="aa"/>
            <w:noProof/>
          </w:rPr>
          <w:t>https://doi.org/10.1038/nn907</w:t>
        </w:r>
      </w:hyperlink>
      <w:r w:rsidRPr="00CF3EB6">
        <w:rPr>
          <w:noProof/>
        </w:rPr>
        <w:t xml:space="preserve"> </w:t>
      </w:r>
    </w:p>
    <w:p w14:paraId="7BFEF712" w14:textId="77777777" w:rsidR="00CF3EB6" w:rsidRPr="00CF3EB6" w:rsidRDefault="00CF3EB6" w:rsidP="00CF3EB6">
      <w:pPr>
        <w:pStyle w:val="EndNoteBibliography"/>
        <w:rPr>
          <w:noProof/>
        </w:rPr>
      </w:pPr>
    </w:p>
    <w:p w14:paraId="7E1F024C" w14:textId="3E765904" w:rsidR="00CF3EB6" w:rsidRPr="00CF3EB6" w:rsidRDefault="00CF3EB6" w:rsidP="00CF3EB6">
      <w:pPr>
        <w:pStyle w:val="EndNoteBibliography"/>
        <w:ind w:left="720" w:hanging="720"/>
        <w:rPr>
          <w:noProof/>
        </w:rPr>
      </w:pPr>
      <w:r w:rsidRPr="00CF3EB6">
        <w:rPr>
          <w:noProof/>
        </w:rPr>
        <w:t xml:space="preserve">William Revelle. (2022). psych: Procedures for Psychological, Psychometric, and Personality Research. </w:t>
      </w:r>
      <w:hyperlink r:id="rId57" w:history="1">
        <w:r w:rsidRPr="00CF3EB6">
          <w:rPr>
            <w:rStyle w:val="aa"/>
            <w:noProof/>
          </w:rPr>
          <w:t>https://doi.org/CRAN.R-project.org/package=psych</w:t>
        </w:r>
      </w:hyperlink>
      <w:r w:rsidRPr="00CF3EB6">
        <w:rPr>
          <w:noProof/>
        </w:rPr>
        <w:t xml:space="preserve"> </w:t>
      </w:r>
    </w:p>
    <w:p w14:paraId="7B6F9C2A" w14:textId="77777777" w:rsidR="00CF3EB6" w:rsidRPr="00CF3EB6" w:rsidRDefault="00CF3EB6" w:rsidP="00CF3EB6">
      <w:pPr>
        <w:pStyle w:val="EndNoteBibliography"/>
        <w:rPr>
          <w:noProof/>
        </w:rPr>
      </w:pPr>
    </w:p>
    <w:p w14:paraId="67D42BCE" w14:textId="77777777" w:rsidR="00CF3EB6" w:rsidRPr="00CF3EB6" w:rsidRDefault="00CF3EB6" w:rsidP="00CF3EB6">
      <w:pPr>
        <w:pStyle w:val="EndNoteBibliography"/>
        <w:ind w:left="720" w:hanging="720"/>
        <w:rPr>
          <w:noProof/>
        </w:rPr>
      </w:pPr>
      <w:r w:rsidRPr="00CF3EB6">
        <w:rPr>
          <w:noProof/>
        </w:rPr>
        <w:t xml:space="preserve">Xu, Y., et al. (2021). Romantic feedbacks influence self-relevant processing: the moderating effects of sex difference and facial attractiveness. </w:t>
      </w:r>
      <w:r w:rsidRPr="00CF3EB6">
        <w:rPr>
          <w:i/>
          <w:noProof/>
        </w:rPr>
        <w:t>Current Psychology</w:t>
      </w:r>
      <w:r w:rsidRPr="00CF3EB6">
        <w:rPr>
          <w:noProof/>
        </w:rPr>
        <w:t xml:space="preserve">, 1-13. </w:t>
      </w:r>
    </w:p>
    <w:p w14:paraId="3A537AFB" w14:textId="77777777" w:rsidR="00CF3EB6" w:rsidRPr="00CF3EB6" w:rsidRDefault="00CF3EB6" w:rsidP="00CF3EB6">
      <w:pPr>
        <w:pStyle w:val="EndNoteBibliography"/>
        <w:rPr>
          <w:noProof/>
        </w:rPr>
      </w:pPr>
    </w:p>
    <w:p w14:paraId="6E44CA5B" w14:textId="293B32B2" w:rsidR="00CF3EB6" w:rsidRPr="00CF3EB6" w:rsidRDefault="00CF3EB6" w:rsidP="00CF3EB6">
      <w:pPr>
        <w:pStyle w:val="EndNoteBibliography"/>
        <w:ind w:left="720" w:hanging="720"/>
        <w:rPr>
          <w:noProof/>
        </w:rPr>
      </w:pPr>
      <w:r w:rsidRPr="00CF3EB6">
        <w:rPr>
          <w:noProof/>
        </w:rPr>
        <w:t xml:space="preserve">Yankouskaya, A., et al. (2020). Intertwining personal and reward relevance: evidence from the drift-diffusion model. </w:t>
      </w:r>
      <w:r w:rsidRPr="00CF3EB6">
        <w:rPr>
          <w:i/>
          <w:noProof/>
        </w:rPr>
        <w:t>Psychol Res, 84</w:t>
      </w:r>
      <w:r w:rsidRPr="00CF3EB6">
        <w:rPr>
          <w:noProof/>
        </w:rPr>
        <w:t xml:space="preserve">(1), 32-50. </w:t>
      </w:r>
      <w:hyperlink r:id="rId58" w:history="1">
        <w:r w:rsidRPr="00CF3EB6">
          <w:rPr>
            <w:rStyle w:val="aa"/>
            <w:noProof/>
          </w:rPr>
          <w:t>https://doi.org/10.1007/s00426-018-0979-6</w:t>
        </w:r>
      </w:hyperlink>
      <w:r w:rsidRPr="00CF3EB6">
        <w:rPr>
          <w:noProof/>
        </w:rPr>
        <w:t xml:space="preserve"> </w:t>
      </w:r>
    </w:p>
    <w:p w14:paraId="78F5A5B6" w14:textId="77777777" w:rsidR="00CF3EB6" w:rsidRPr="00CF3EB6" w:rsidRDefault="00CF3EB6" w:rsidP="00CF3EB6">
      <w:pPr>
        <w:pStyle w:val="EndNoteBibliography"/>
        <w:rPr>
          <w:noProof/>
        </w:rPr>
      </w:pPr>
    </w:p>
    <w:p w14:paraId="3EAF9FAA" w14:textId="741D6D99" w:rsidR="00CF3EB6" w:rsidRPr="00CF3EB6" w:rsidRDefault="00CF3EB6" w:rsidP="00CF3EB6">
      <w:pPr>
        <w:pStyle w:val="EndNoteBibliography"/>
        <w:ind w:left="720" w:hanging="720"/>
        <w:rPr>
          <w:noProof/>
        </w:rPr>
      </w:pPr>
      <w:r w:rsidRPr="00CF3EB6">
        <w:rPr>
          <w:noProof/>
        </w:rPr>
        <w:t xml:space="preserve">Zhou, A., et al. (2019). Self-referential processing can modulate visual spatial attention deficits in children with dyslexia. </w:t>
      </w:r>
      <w:r w:rsidRPr="00CF3EB6">
        <w:rPr>
          <w:i/>
          <w:noProof/>
        </w:rPr>
        <w:t>Frontiers in Psychology, 10</w:t>
      </w:r>
      <w:r w:rsidRPr="00CF3EB6">
        <w:rPr>
          <w:noProof/>
        </w:rPr>
        <w:t xml:space="preserve">, 2270. </w:t>
      </w:r>
      <w:hyperlink r:id="rId59" w:history="1">
        <w:r w:rsidRPr="00CF3EB6">
          <w:rPr>
            <w:rStyle w:val="aa"/>
            <w:noProof/>
          </w:rPr>
          <w:t>https://doi.org/10.3389/fpsyg.2019.02270</w:t>
        </w:r>
      </w:hyperlink>
      <w:r w:rsidRPr="00CF3EB6">
        <w:rPr>
          <w:noProof/>
        </w:rPr>
        <w:t xml:space="preserve"> </w:t>
      </w:r>
    </w:p>
    <w:p w14:paraId="276CB6FE" w14:textId="77777777" w:rsidR="00CF3EB6" w:rsidRPr="00CF3EB6" w:rsidRDefault="00CF3EB6" w:rsidP="00CF3EB6">
      <w:pPr>
        <w:pStyle w:val="EndNoteBibliography"/>
        <w:rPr>
          <w:noProof/>
        </w:rPr>
      </w:pPr>
    </w:p>
    <w:p w14:paraId="55268D77" w14:textId="53E407F1"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3CB52" w14:textId="77777777" w:rsidR="00C43C6B" w:rsidRDefault="00C43C6B" w:rsidP="009E4B8F">
      <w:r>
        <w:separator/>
      </w:r>
    </w:p>
  </w:endnote>
  <w:endnote w:type="continuationSeparator" w:id="0">
    <w:p w14:paraId="3E70655D" w14:textId="77777777" w:rsidR="00C43C6B" w:rsidRDefault="00C43C6B"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roman"/>
    <w:notTrueType/>
    <w:pitch w:val="fixed"/>
    <w:sig w:usb0="00000001"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EndPr/>
    <w:sdtContent>
      <w:p w14:paraId="06CB6D3C" w14:textId="052D918D" w:rsidR="000C6216" w:rsidRDefault="000C6216">
        <w:pPr>
          <w:pStyle w:val="af2"/>
          <w:jc w:val="right"/>
        </w:pPr>
        <w:r>
          <w:fldChar w:fldCharType="begin"/>
        </w:r>
        <w:r>
          <w:instrText>PAGE   \* MERGEFORMAT</w:instrText>
        </w:r>
        <w:r>
          <w:fldChar w:fldCharType="separate"/>
        </w:r>
        <w:r w:rsidR="009C4F22" w:rsidRPr="009C4F22">
          <w:rPr>
            <w:noProof/>
            <w:lang w:val="zh-CN"/>
          </w:rPr>
          <w:t>21</w:t>
        </w:r>
        <w:r>
          <w:fldChar w:fldCharType="end"/>
        </w:r>
      </w:p>
    </w:sdtContent>
  </w:sdt>
  <w:p w14:paraId="06775F18" w14:textId="77777777" w:rsidR="000C6216" w:rsidRDefault="000C6216">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0C6216" w:rsidRDefault="000C6216">
    <w:pPr>
      <w:pStyle w:val="af2"/>
      <w:jc w:val="right"/>
    </w:pPr>
  </w:p>
  <w:p w14:paraId="6AFC4939" w14:textId="77777777" w:rsidR="000C6216" w:rsidRDefault="000C6216">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974C30" w14:textId="77777777" w:rsidR="00C43C6B" w:rsidRDefault="00C43C6B" w:rsidP="009E4B8F">
      <w:r>
        <w:separator/>
      </w:r>
    </w:p>
  </w:footnote>
  <w:footnote w:type="continuationSeparator" w:id="0">
    <w:p w14:paraId="2FC67B91" w14:textId="77777777" w:rsidR="00C43C6B" w:rsidRDefault="00C43C6B" w:rsidP="009E4B8F">
      <w:r>
        <w:continuationSeparator/>
      </w:r>
    </w:p>
  </w:footnote>
  <w:footnote w:id="1">
    <w:p w14:paraId="4B0A11AD" w14:textId="05124EBF" w:rsidR="000C6216" w:rsidRPr="008B3489" w:rsidRDefault="000C6216" w:rsidP="004C05D8">
      <w:pPr>
        <w:pStyle w:val="af4"/>
        <w:rPr>
          <w:rFonts w:eastAsia="宋体"/>
        </w:rPr>
      </w:pPr>
      <w:r>
        <w:rPr>
          <w:rStyle w:val="af5"/>
        </w:rPr>
        <w:footnoteRef/>
      </w:r>
      <w:r>
        <w:t xml:space="preserve"> T</w:t>
      </w:r>
      <w:r w:rsidRPr="008B3489">
        <w:t>he four mood induction procedures were tested in separate sessions, with roughly 1-week intervals</w:t>
      </w:r>
    </w:p>
  </w:footnote>
  <w:footnote w:id="2">
    <w:p w14:paraId="5C54F1BD" w14:textId="7958D08B" w:rsidR="000C6216" w:rsidRPr="008B3489" w:rsidRDefault="000C6216" w:rsidP="004C05D8">
      <w:pPr>
        <w:rPr>
          <w:sz w:val="20"/>
        </w:rPr>
      </w:pPr>
      <w:r>
        <w:rPr>
          <w:rStyle w:val="af5"/>
        </w:rPr>
        <w:footnoteRef/>
      </w:r>
      <w:r>
        <w:rPr>
          <w:sz w:val="20"/>
        </w:rPr>
        <w:t xml:space="preserve"> S</w:t>
      </w:r>
      <w:r w:rsidRPr="008B3489">
        <w:rPr>
          <w:sz w:val="20"/>
        </w:rPr>
        <w:t>hape and label presented sequentially</w:t>
      </w:r>
    </w:p>
    <w:p w14:paraId="41CABBF9" w14:textId="77777777" w:rsidR="000C6216" w:rsidRPr="00DA6F81" w:rsidRDefault="000C6216" w:rsidP="004C05D8">
      <w:pPr>
        <w:pStyle w:val="af4"/>
        <w:rPr>
          <w:rFonts w:eastAsia="宋体"/>
          <w:lang w:val="en-US"/>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7EF0"/>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83F57"/>
    <w:rsid w:val="00287B7D"/>
    <w:rsid w:val="00292844"/>
    <w:rsid w:val="00297E43"/>
    <w:rsid w:val="002A24A2"/>
    <w:rsid w:val="002A44F3"/>
    <w:rsid w:val="002A502B"/>
    <w:rsid w:val="002B0D83"/>
    <w:rsid w:val="002B775B"/>
    <w:rsid w:val="002C66D3"/>
    <w:rsid w:val="002C7D79"/>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67CD"/>
    <w:rsid w:val="00462681"/>
    <w:rsid w:val="00464832"/>
    <w:rsid w:val="004674FE"/>
    <w:rsid w:val="0048043F"/>
    <w:rsid w:val="004877AB"/>
    <w:rsid w:val="004939D4"/>
    <w:rsid w:val="004A0F42"/>
    <w:rsid w:val="004A287E"/>
    <w:rsid w:val="004A5D32"/>
    <w:rsid w:val="004A6685"/>
    <w:rsid w:val="004B509B"/>
    <w:rsid w:val="004B5654"/>
    <w:rsid w:val="004B57E9"/>
    <w:rsid w:val="004B7584"/>
    <w:rsid w:val="004C05D8"/>
    <w:rsid w:val="004C1584"/>
    <w:rsid w:val="004C2AE4"/>
    <w:rsid w:val="004D6313"/>
    <w:rsid w:val="004D73E0"/>
    <w:rsid w:val="004E69F8"/>
    <w:rsid w:val="004F624B"/>
    <w:rsid w:val="005003A8"/>
    <w:rsid w:val="005127C0"/>
    <w:rsid w:val="00512DA3"/>
    <w:rsid w:val="005134E3"/>
    <w:rsid w:val="005159A5"/>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52B0B"/>
    <w:rsid w:val="006543E3"/>
    <w:rsid w:val="006545E5"/>
    <w:rsid w:val="0065775C"/>
    <w:rsid w:val="00661D7C"/>
    <w:rsid w:val="0066456B"/>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0AB4"/>
    <w:rsid w:val="007169CC"/>
    <w:rsid w:val="00723958"/>
    <w:rsid w:val="00725AC6"/>
    <w:rsid w:val="007260C3"/>
    <w:rsid w:val="00737B46"/>
    <w:rsid w:val="00741641"/>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3534"/>
    <w:rsid w:val="009565C3"/>
    <w:rsid w:val="009665CE"/>
    <w:rsid w:val="00980A67"/>
    <w:rsid w:val="00981E08"/>
    <w:rsid w:val="00987388"/>
    <w:rsid w:val="009A0A58"/>
    <w:rsid w:val="009A4047"/>
    <w:rsid w:val="009A6A09"/>
    <w:rsid w:val="009B63AA"/>
    <w:rsid w:val="009B6B4B"/>
    <w:rsid w:val="009B79B9"/>
    <w:rsid w:val="009C4840"/>
    <w:rsid w:val="009C4F22"/>
    <w:rsid w:val="009D5577"/>
    <w:rsid w:val="009D6D8C"/>
    <w:rsid w:val="009E4B8F"/>
    <w:rsid w:val="009F0C32"/>
    <w:rsid w:val="009F687D"/>
    <w:rsid w:val="009F7FB4"/>
    <w:rsid w:val="00A05A24"/>
    <w:rsid w:val="00A05A7E"/>
    <w:rsid w:val="00A05F3C"/>
    <w:rsid w:val="00A14643"/>
    <w:rsid w:val="00A170FB"/>
    <w:rsid w:val="00A20E3C"/>
    <w:rsid w:val="00A47915"/>
    <w:rsid w:val="00A5673E"/>
    <w:rsid w:val="00A576F1"/>
    <w:rsid w:val="00A64EC7"/>
    <w:rsid w:val="00A70E01"/>
    <w:rsid w:val="00A72ABC"/>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51E8A"/>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D6861"/>
    <w:rsid w:val="00BE08EF"/>
    <w:rsid w:val="00BF29D8"/>
    <w:rsid w:val="00BF3307"/>
    <w:rsid w:val="00BF4393"/>
    <w:rsid w:val="00C0575A"/>
    <w:rsid w:val="00C072A2"/>
    <w:rsid w:val="00C14F60"/>
    <w:rsid w:val="00C21FB5"/>
    <w:rsid w:val="00C4178B"/>
    <w:rsid w:val="00C43C6B"/>
    <w:rsid w:val="00C5262E"/>
    <w:rsid w:val="00C611B3"/>
    <w:rsid w:val="00C62E98"/>
    <w:rsid w:val="00C63AF9"/>
    <w:rsid w:val="00C662A1"/>
    <w:rsid w:val="00C70E59"/>
    <w:rsid w:val="00C71EBF"/>
    <w:rsid w:val="00C72B7E"/>
    <w:rsid w:val="00C72C42"/>
    <w:rsid w:val="00C856D2"/>
    <w:rsid w:val="00C9151A"/>
    <w:rsid w:val="00CA08B3"/>
    <w:rsid w:val="00CA2067"/>
    <w:rsid w:val="00CB44B5"/>
    <w:rsid w:val="00CE05DC"/>
    <w:rsid w:val="00CE1E54"/>
    <w:rsid w:val="00CF3EB6"/>
    <w:rsid w:val="00CF7456"/>
    <w:rsid w:val="00D0006C"/>
    <w:rsid w:val="00D07D09"/>
    <w:rsid w:val="00D17E28"/>
    <w:rsid w:val="00D20F9E"/>
    <w:rsid w:val="00D21CE0"/>
    <w:rsid w:val="00D22DC1"/>
    <w:rsid w:val="00D26D11"/>
    <w:rsid w:val="00D33E1E"/>
    <w:rsid w:val="00D56A4F"/>
    <w:rsid w:val="00D7046D"/>
    <w:rsid w:val="00D71923"/>
    <w:rsid w:val="00D720C7"/>
    <w:rsid w:val="00D72BC3"/>
    <w:rsid w:val="00D7561F"/>
    <w:rsid w:val="00D818FC"/>
    <w:rsid w:val="00D85925"/>
    <w:rsid w:val="00D86C42"/>
    <w:rsid w:val="00D8704B"/>
    <w:rsid w:val="00D879C5"/>
    <w:rsid w:val="00DA34FF"/>
    <w:rsid w:val="00DB10F9"/>
    <w:rsid w:val="00DB6B64"/>
    <w:rsid w:val="00DC32D3"/>
    <w:rsid w:val="00DD381C"/>
    <w:rsid w:val="00DD7F9E"/>
    <w:rsid w:val="00DE3FB7"/>
    <w:rsid w:val="00DE7811"/>
    <w:rsid w:val="00DF37F7"/>
    <w:rsid w:val="00DF3A26"/>
    <w:rsid w:val="00E052BF"/>
    <w:rsid w:val="00E062A0"/>
    <w:rsid w:val="00E11383"/>
    <w:rsid w:val="00E13C1B"/>
    <w:rsid w:val="00E16B36"/>
    <w:rsid w:val="00E1757A"/>
    <w:rsid w:val="00E20CB5"/>
    <w:rsid w:val="00E23A77"/>
    <w:rsid w:val="00E30EB5"/>
    <w:rsid w:val="00E3133C"/>
    <w:rsid w:val="00E323E3"/>
    <w:rsid w:val="00E32D1B"/>
    <w:rsid w:val="00E43E04"/>
    <w:rsid w:val="00E461E3"/>
    <w:rsid w:val="00E51E8E"/>
    <w:rsid w:val="00E54895"/>
    <w:rsid w:val="00E74AA0"/>
    <w:rsid w:val="00E82C40"/>
    <w:rsid w:val="00E852DC"/>
    <w:rsid w:val="00E90BE7"/>
    <w:rsid w:val="00EA1E96"/>
    <w:rsid w:val="00EB6A4B"/>
    <w:rsid w:val="00EC3E0C"/>
    <w:rsid w:val="00ED1D9F"/>
    <w:rsid w:val="00ED4A8F"/>
    <w:rsid w:val="00ED4B44"/>
    <w:rsid w:val="00ED5960"/>
    <w:rsid w:val="00ED597D"/>
    <w:rsid w:val="00ED77D3"/>
    <w:rsid w:val="00EF5BEF"/>
    <w:rsid w:val="00F038D1"/>
    <w:rsid w:val="00F072D2"/>
    <w:rsid w:val="00F240E5"/>
    <w:rsid w:val="00F3285F"/>
    <w:rsid w:val="00F32E51"/>
    <w:rsid w:val="00F36BBB"/>
    <w:rsid w:val="00F4024F"/>
    <w:rsid w:val="00F41AAC"/>
    <w:rsid w:val="00F461EB"/>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doi.org/10.1016/j.actpsy.2017.11.011" TargetMode="External"/><Relationship Id="rId39" Type="http://schemas.openxmlformats.org/officeDocument/2006/relationships/hyperlink" Target="https://doi.org/10.1016/j.jcm.2016.02.012" TargetMode="External"/><Relationship Id="rId21" Type="http://schemas.openxmlformats.org/officeDocument/2006/relationships/hyperlink" Target="https://doi.org/10.1016/j.actpsy.2020.103167" TargetMode="External"/><Relationship Id="rId34" Type="http://schemas.openxmlformats.org/officeDocument/2006/relationships/hyperlink" Target="https://doi.org/10.1037/xlm0000179" TargetMode="External"/><Relationship Id="rId42" Type="http://schemas.openxmlformats.org/officeDocument/2006/relationships/hyperlink" Target="https://doi.org/10.1037/xhp0000361" TargetMode="External"/><Relationship Id="rId47" Type="http://schemas.openxmlformats.org/officeDocument/2006/relationships/hyperlink" Target="https://doi.org/10.1111/bjop.12479" TargetMode="External"/><Relationship Id="rId50" Type="http://schemas.openxmlformats.org/officeDocument/2006/relationships/hyperlink" Target="https://doi.org/10.1037//0096-1523.23.2.504" TargetMode="External"/><Relationship Id="rId55" Type="http://schemas.openxmlformats.org/officeDocument/2006/relationships/hyperlink" Target="https://doi.org/10.1037/0033-2909.121.3.37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1016/j.concog.2019.102848" TargetMode="External"/><Relationship Id="rId41" Type="http://schemas.openxmlformats.org/officeDocument/2006/relationships/hyperlink" Target="https://doi.org/10.1016/j.jad.2022.04.122" TargetMode="External"/><Relationship Id="rId54" Type="http://schemas.openxmlformats.org/officeDocument/2006/relationships/hyperlink" Target="https://doi.org/10.1016/j.cortex.2017.08.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80/17470218.2016.1276609" TargetMode="External"/><Relationship Id="rId32" Type="http://schemas.openxmlformats.org/officeDocument/2006/relationships/hyperlink" Target="https://doi.org/10.1068/p7526" TargetMode="External"/><Relationship Id="rId37" Type="http://schemas.openxmlformats.org/officeDocument/2006/relationships/hyperlink" Target="https://doi.org/10.1016/S1364-6613" TargetMode="External"/><Relationship Id="rId40" Type="http://schemas.openxmlformats.org/officeDocument/2006/relationships/hyperlink" Target="https://doi.org/10.2307/2531695" TargetMode="External"/><Relationship Id="rId45" Type="http://schemas.openxmlformats.org/officeDocument/2006/relationships/hyperlink" Target="https://doi.org/10.1002/aur.2200" TargetMode="External"/><Relationship Id="rId53" Type="http://schemas.openxmlformats.org/officeDocument/2006/relationships/hyperlink" Target="https://doi.org/10.1016/j.neuropsychologia.2013.07.025" TargetMode="External"/><Relationship Id="rId58" Type="http://schemas.openxmlformats.org/officeDocument/2006/relationships/hyperlink" Target="https://doi.org/10.1007/s00426-018-0979-6"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37/0096-3445.104.3.268" TargetMode="External"/><Relationship Id="rId28" Type="http://schemas.openxmlformats.org/officeDocument/2006/relationships/hyperlink" Target="https://doi.org/10.1111/bjdp.12219" TargetMode="External"/><Relationship Id="rId36" Type="http://schemas.openxmlformats.org/officeDocument/2006/relationships/hyperlink" Target="https://doi.org/10.31234/osf.io/ta59r" TargetMode="External"/><Relationship Id="rId49" Type="http://schemas.openxmlformats.org/officeDocument/2006/relationships/hyperlink" Target="https://doi.org/10.1037//0022-3514.35.9.677" TargetMode="External"/><Relationship Id="rId57" Type="http://schemas.openxmlformats.org/officeDocument/2006/relationships/hyperlink" Target="https://doi.org/CRAN.R-project.org/package=psych" TargetMode="External"/><Relationship Id="rId61"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525/collabra.301" TargetMode="External"/><Relationship Id="rId44" Type="http://schemas.openxmlformats.org/officeDocument/2006/relationships/hyperlink" Target="https://doi.org/10.1080/17470215908416289" TargetMode="External"/><Relationship Id="rId52" Type="http://schemas.openxmlformats.org/officeDocument/2006/relationships/hyperlink" Target="https://doi.org/10.1037/a0029792"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02/acp.2350090102" TargetMode="External"/><Relationship Id="rId27" Type="http://schemas.openxmlformats.org/officeDocument/2006/relationships/hyperlink" Target="https://doi.org/10.1016/j.neuroimage.2018.08.018" TargetMode="External"/><Relationship Id="rId30" Type="http://schemas.openxmlformats.org/officeDocument/2006/relationships/hyperlink" Target="https://doi.org/10.3758/s13421-017-0722-3" TargetMode="External"/><Relationship Id="rId35" Type="http://schemas.openxmlformats.org/officeDocument/2006/relationships/hyperlink" Target="https://doi.org/10.3389/fpsyg.2019.01469" TargetMode="External"/><Relationship Id="rId43" Type="http://schemas.openxmlformats.org/officeDocument/2006/relationships/hyperlink" Target="https://doi.org/10.1111/cdev.13352" TargetMode="External"/><Relationship Id="rId48" Type="http://schemas.openxmlformats.org/officeDocument/2006/relationships/hyperlink" Target="https://www.R-project.org/" TargetMode="External"/><Relationship Id="rId56" Type="http://schemas.openxmlformats.org/officeDocument/2006/relationships/hyperlink" Target="https://doi.org/10.1038/nn907" TargetMode="External"/><Relationship Id="rId8" Type="http://schemas.openxmlformats.org/officeDocument/2006/relationships/image" Target="media/image1.jpg"/><Relationship Id="rId51" Type="http://schemas.openxmlformats.org/officeDocument/2006/relationships/hyperlink" Target="https://doi.org/10.1016/j.jrp.2008.08.001" TargetMode="External"/><Relationship Id="rId3" Type="http://schemas.openxmlformats.org/officeDocument/2006/relationships/styles" Target="styles.xml"/><Relationship Id="rId12" Type="http://schemas.openxmlformats.org/officeDocument/2006/relationships/hyperlink" Target="https://osf.io/ygqz9/?view_only=f604a192cac6497b966cc58174e7dc9e" TargetMode="External"/><Relationship Id="rId17" Type="http://schemas.openxmlformats.org/officeDocument/2006/relationships/image" Target="media/image5.png"/><Relationship Id="rId25" Type="http://schemas.openxmlformats.org/officeDocument/2006/relationships/hyperlink" Target="https://doi.org/10.1016/j.concog.2007.04.003" TargetMode="External"/><Relationship Id="rId33" Type="http://schemas.openxmlformats.org/officeDocument/2006/relationships/hyperlink" Target="https://doi.org/10.1080/20445911.2014.996156" TargetMode="External"/><Relationship Id="rId38" Type="http://schemas.openxmlformats.org/officeDocument/2006/relationships/hyperlink" Target="https://doi.org/10.1016/S0926-6410(00)00036-7" TargetMode="External"/><Relationship Id="rId46" Type="http://schemas.openxmlformats.org/officeDocument/2006/relationships/hyperlink" Target="https://doi.org/10.1177/2515245919879695" TargetMode="External"/><Relationship Id="rId59" Type="http://schemas.openxmlformats.org/officeDocument/2006/relationships/hyperlink" Target="https://doi.org/10.3389/fpsyg.2019.022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8B686-AA52-48AD-A8AB-1C94B59D24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23</Pages>
  <Words>15659</Words>
  <Characters>89262</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12</cp:revision>
  <dcterms:created xsi:type="dcterms:W3CDTF">2023-03-09T04:06:00Z</dcterms:created>
  <dcterms:modified xsi:type="dcterms:W3CDTF">2023-03-10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